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FA1CC" w14:textId="77777777" w:rsidR="008C10E6" w:rsidRPr="008C10E6" w:rsidRDefault="008C10E6" w:rsidP="008C10E6">
      <w:pPr>
        <w:suppressLineNumbers/>
        <w:spacing w:line="480" w:lineRule="atLeast"/>
        <w:jc w:val="both"/>
        <w:rPr>
          <w:rFonts w:ascii="Arial" w:hAnsi="Arial" w:cs="Arial"/>
          <w:b/>
          <w:sz w:val="36"/>
          <w:szCs w:val="36"/>
        </w:rPr>
      </w:pPr>
      <w:r w:rsidRPr="008C10E6">
        <w:rPr>
          <w:rFonts w:ascii="Arial" w:hAnsi="Arial" w:cs="Arial"/>
          <w:b/>
          <w:sz w:val="36"/>
          <w:szCs w:val="36"/>
        </w:rPr>
        <w:t>Ozymandias: A biodiversity knowledge graph</w:t>
      </w:r>
    </w:p>
    <w:p w14:paraId="39DED6D1" w14:textId="77777777" w:rsidR="008C10E6" w:rsidRPr="008C10E6" w:rsidRDefault="008C10E6" w:rsidP="008C10E6">
      <w:pPr>
        <w:suppressLineNumbers/>
        <w:spacing w:line="480" w:lineRule="atLeast"/>
        <w:jc w:val="both"/>
        <w:rPr>
          <w:rFonts w:ascii="Arial" w:hAnsi="Arial" w:cs="Arial"/>
          <w:sz w:val="36"/>
          <w:szCs w:val="36"/>
        </w:rPr>
      </w:pPr>
    </w:p>
    <w:p w14:paraId="34E3E33F" w14:textId="63CC03EC" w:rsidR="008C10E6" w:rsidRPr="008C10E6" w:rsidRDefault="008C10E6" w:rsidP="008C10E6">
      <w:pPr>
        <w:suppressLineNumbers/>
      </w:pPr>
      <w:r w:rsidRPr="008C10E6">
        <w:t>Roderic D. M. Page</w:t>
      </w:r>
      <w:r w:rsidRPr="008C10E6">
        <w:rPr>
          <w:vertAlign w:val="superscript"/>
        </w:rPr>
        <w:t>1</w:t>
      </w:r>
    </w:p>
    <w:p w14:paraId="69B2C41E" w14:textId="77777777" w:rsidR="008C10E6" w:rsidRDefault="008C10E6" w:rsidP="008C10E6">
      <w:pPr>
        <w:suppressLineNumbers/>
      </w:pPr>
    </w:p>
    <w:p w14:paraId="7F8AF101" w14:textId="23D9C20E" w:rsidR="008C10E6" w:rsidRDefault="008C10E6" w:rsidP="008C10E6">
      <w:pPr>
        <w:suppressLineNumbers/>
      </w:pPr>
      <w:r w:rsidRPr="008C10E6">
        <w:rPr>
          <w:vertAlign w:val="superscript"/>
        </w:rPr>
        <w:t>1</w:t>
      </w:r>
      <w:r w:rsidRPr="008C10E6">
        <w:t>Institute of Biodiversity, Animal Health and Comparative Medicine, College of Medical, Veterinary and Life Sciences, Graham Kerr Building, University of Glasgow, Glasgow, UK</w:t>
      </w:r>
    </w:p>
    <w:p w14:paraId="3AD828E0" w14:textId="77777777" w:rsidR="008C10E6" w:rsidRDefault="008C10E6" w:rsidP="008C10E6">
      <w:pPr>
        <w:suppressLineNumbers/>
      </w:pPr>
    </w:p>
    <w:p w14:paraId="245DC290" w14:textId="110D9168" w:rsidR="008C10E6" w:rsidRDefault="008C10E6" w:rsidP="008C10E6">
      <w:pPr>
        <w:suppressLineNumbers/>
      </w:pPr>
      <w:r>
        <w:t>Corresponding author:</w:t>
      </w:r>
    </w:p>
    <w:p w14:paraId="3D3CDAF5" w14:textId="38A08290" w:rsidR="008C10E6" w:rsidRPr="008C10E6" w:rsidRDefault="008C10E6" w:rsidP="008C10E6">
      <w:pPr>
        <w:suppressLineNumbers/>
      </w:pPr>
      <w:r w:rsidRPr="008C10E6">
        <w:t>Roderic D. M. Page</w:t>
      </w:r>
    </w:p>
    <w:p w14:paraId="52A49766" w14:textId="77777777" w:rsidR="008C10E6" w:rsidRDefault="008C10E6" w:rsidP="008C10E6">
      <w:pPr>
        <w:suppressLineNumbers/>
      </w:pPr>
    </w:p>
    <w:p w14:paraId="63AACF46" w14:textId="77777777" w:rsidR="008C10E6" w:rsidRPr="008C10E6" w:rsidRDefault="008C10E6" w:rsidP="008C10E6">
      <w:pPr>
        <w:suppressLineNumbers/>
      </w:pPr>
      <w:r w:rsidRPr="008C10E6">
        <w:t>Email address: Roderic.page@glasgow.ac.uk</w:t>
      </w:r>
    </w:p>
    <w:p w14:paraId="64550F2F" w14:textId="77777777" w:rsidR="008C10E6" w:rsidRDefault="008C10E6" w:rsidP="008C10E6">
      <w:pPr>
        <w:suppressLineNumbers/>
        <w:spacing w:line="480" w:lineRule="atLeast"/>
        <w:jc w:val="both"/>
        <w:rPr>
          <w:rFonts w:ascii="Arial" w:hAnsi="Arial" w:cs="Arial"/>
          <w:b/>
          <w:sz w:val="36"/>
          <w:szCs w:val="36"/>
        </w:rPr>
      </w:pPr>
      <w:r>
        <w:rPr>
          <w:rFonts w:ascii="Arial" w:hAnsi="Arial" w:cs="Arial"/>
          <w:sz w:val="36"/>
          <w:szCs w:val="36"/>
        </w:rPr>
        <w:br w:type="page"/>
      </w:r>
    </w:p>
    <w:p w14:paraId="60D89C69" w14:textId="1E84B65F" w:rsidR="0065360F" w:rsidRPr="008F499C" w:rsidRDefault="0054724B" w:rsidP="00A33F2D">
      <w:pPr>
        <w:pStyle w:val="Heading1"/>
        <w:rPr>
          <w:rFonts w:ascii="Arial" w:hAnsi="Arial" w:cs="Arial"/>
          <w:sz w:val="36"/>
          <w:szCs w:val="36"/>
        </w:rPr>
      </w:pPr>
      <w:r w:rsidRPr="008F499C">
        <w:rPr>
          <w:rFonts w:ascii="Arial" w:hAnsi="Arial" w:cs="Arial"/>
          <w:sz w:val="36"/>
          <w:szCs w:val="36"/>
        </w:rPr>
        <w:lastRenderedPageBreak/>
        <w:t>Ozym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7F5F7144" w:rsidR="0065360F" w:rsidRDefault="002F5911" w:rsidP="008F499C">
      <w:r>
        <w:t>Enormous quantities of biodiversity data are being made available online, but much of this data remain</w:t>
      </w:r>
      <w:r w:rsidR="00FC3651">
        <w:t>s isolated in their own 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w:t>
      </w:r>
      <w:proofErr w:type="spellStart"/>
      <w:r w:rsidR="0054724B">
        <w:t>Ebbe</w:t>
      </w:r>
      <w:proofErr w:type="spellEnd"/>
      <w:r w:rsidR="0054724B">
        <w:t xml:space="preserve"> Nielsen Challenge I </w:t>
      </w:r>
      <w:r w:rsidR="00FC3651">
        <w:t xml:space="preserve">explore the feasibility of constructing a “biodiversity </w:t>
      </w:r>
      <w:r w:rsidR="0054724B">
        <w:t>knowledge graph</w:t>
      </w:r>
      <w:r>
        <w:t>”</w:t>
      </w:r>
      <w:r w:rsidR="0054724B">
        <w:t xml:space="preserve"> for the Australian fauna. These steps </w:t>
      </w:r>
      <w:r w:rsidR="00FC3651">
        <w:t xml:space="preserve">involved in constructing the graph </w:t>
      </w:r>
      <w:r w:rsidR="0054724B">
        <w:t xml:space="preserve">are described, and examples </w:t>
      </w:r>
      <w:r w:rsidR="00480AFC">
        <w:t>its application</w:t>
      </w:r>
      <w:r w:rsidR="0054724B">
        <w:t xml:space="preserve"> are discussed.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721B5217" w:rsidR="0065360F" w:rsidRDefault="0054724B">
      <w:pPr>
        <w:ind w:firstLine="432"/>
      </w:pPr>
      <w:r>
        <w:t>The recent announcement that the Global Biodiversity Information Facility (GBIF)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w:t>
      </w:r>
      <w:proofErr w:type="gramStart"/>
      <w:r>
        <w:t>paper</w:t>
      </w:r>
      <w:proofErr w:type="gramEnd"/>
      <w:r>
        <w:t xml:space="preserve"> I explore the representation of biodiversity data using a network or “knowledge graph”. </w:t>
      </w:r>
    </w:p>
    <w:p w14:paraId="22A43CD6" w14:textId="77777777" w:rsidR="006A7FB2" w:rsidRDefault="006A7FB2"/>
    <w:p w14:paraId="2D9ED683" w14:textId="1EC8E80E"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 xml:space="preserve">Each node is labelled by a unique identifier, and may have one or more attributes or properties. Each edge of the graph is labelled by the name of the relationship it represents. A common representation of a knowledge graph is the linked data triple of subject, predicate, and object, </w:t>
      </w:r>
      <w:r>
        <w:lastRenderedPageBreak/>
        <w:t>where the subject (e.g., a publication) is connected to an object (e.g., a</w:t>
      </w:r>
      <w:r w:rsidR="002562E2">
        <w:t xml:space="preserve"> person) by a predicate (e.g., “author”</w:t>
      </w:r>
      <w:r>
        <w:t>). Triples are not the only way knowledge graphs can be modelled, 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47F80C74" w:rsidR="0065360F" w:rsidRDefault="0054724B">
      <w:pPr>
        <w:ind w:firstLine="432"/>
      </w:pPr>
      <w:r>
        <w:t xml:space="preserve">Knowledge graphs are potentially global in scope, hence rely on global identifiers. </w:t>
      </w:r>
      <w:r w:rsidR="002562E2">
        <w:t>M</w:t>
      </w:r>
      <w:r>
        <w:t xml:space="preserve">ost datasets will have their own local identifiers for the entities they contain, such as species, publications, specimens, or collectors. These identifiers are adequate for local use, but local identifiers also serve to keep data isolated in distinct silos. </w:t>
      </w:r>
      <w:proofErr w:type="gramStart"/>
      <w:r>
        <w:t>Hence</w:t>
      </w:r>
      <w:proofErr w:type="gramEnd"/>
      <w:r>
        <w:t xml:space="preserve"> we need to map identifiers for the same thing between the different silos. This can be done by establishing a “broker” service that asserts identify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 xml:space="preserve">ta about the work from </w:t>
      </w:r>
      <w:proofErr w:type="spellStart"/>
      <w:r w:rsidR="008F6D98">
        <w:t>CrossRef</w:t>
      </w:r>
      <w:proofErr w:type="spellEnd"/>
      <w:r w:rsidR="008F6D98">
        <w:t xml:space="preserve"> </w:t>
      </w:r>
      <w:r w:rsidR="008F6D98">
        <w:fldChar w:fldCharType="begin"/>
      </w:r>
      <w:r w:rsidR="008F6D98">
        <w:instrText xml:space="preserve"> ADDIN ZOTERO_ITEM CSL_CITATION {"citationID":"9db8mQmJ","properties":{"formattedCitation":"(\\uc0\\u8220{}CrossRef\\uc0\\u8221{})","plainCitation":"(“CrossRef”)","noteIndex":0},"citationItems":[{"id":634,"uris":["http://zotero.org/users/4491854/items/LR46IGGI"],"uri":["http://zotero.org/users/4491854/items/LR46IGGI"],"itemData":{"id":634,"type":"webpage","title":"CrossRef","container-title":"Crossref","genre":"website","abstract":"Crossref makes research outputs easy to find, cite, link, and assess. We’re a not-for-profit membership organization that exists to make scholarly communications better.","URL":"https://www.crossref.org/","language":"en","accessed":{"date-parts":[["2018",11,27]]}}}],"schema":"https://github.com/citation-style-language/schema/raw/master/csl-citation.json"} </w:instrText>
      </w:r>
      <w:r w:rsidR="008F6D98">
        <w:fldChar w:fldCharType="separate"/>
      </w:r>
      <w:r w:rsidR="008F6D98" w:rsidRPr="008F6D98">
        <w:rPr>
          <w:rFonts w:eastAsia="Times New Roman"/>
        </w:rPr>
        <w:t>(“</w:t>
      </w:r>
      <w:proofErr w:type="spellStart"/>
      <w:r w:rsidR="008F6D98" w:rsidRPr="008F6D98">
        <w:rPr>
          <w:rFonts w:eastAsia="Times New Roman"/>
        </w:rPr>
        <w:t>CrossRef</w:t>
      </w:r>
      <w:proofErr w:type="spellEnd"/>
      <w:r w:rsidR="008F6D98" w:rsidRPr="008F6D98">
        <w:rPr>
          <w:rFonts w:eastAsia="Times New Roman"/>
        </w:rPr>
        <w:t>”)</w:t>
      </w:r>
      <w:r w:rsidR="008F6D98">
        <w:fldChar w:fldCharType="end"/>
      </w:r>
      <w:r w:rsidR="008F6D98">
        <w:t xml:space="preserve">, </w:t>
      </w:r>
      <w:r>
        <w:t xml:space="preserve">we can get measures of attention from services such as </w:t>
      </w:r>
      <w:proofErr w:type="spellStart"/>
      <w:r>
        <w:t>Altmetric</w:t>
      </w:r>
      <w:proofErr w:type="spellEnd"/>
      <w:r w:rsidR="002562E2">
        <w:t xml:space="preserve"> </w:t>
      </w:r>
      <w:r w:rsidR="002562E2">
        <w:fldChar w:fldCharType="begin"/>
      </w:r>
      <w:r w:rsidR="002562E2">
        <w:instrText xml:space="preserve"> ADDIN ZOTERO_ITEM CSL_CITATION {"citationID":"oyJ5zGny","properties":{"formattedCitation":"(\\uc0\\u8220{}Altmetric\\uc0\\u8221{})","plainCitation":"(“Altmetric”)","noteIndex":0},"citationItems":[{"id":645,"uris":["http://zotero.org/users/4491854/items/P9T3Y3S2"],"uri":["http://zotero.org/users/4491854/items/P9T3Y3S2"],"itemData":{"id":645,"type":"webpage","title":"Altmetric","container-title":"Altmetric","URL":"https://www.altmetric.com/","language":"en","accessed":{"date-parts":[["2018",11,28]]}}}],"schema":"https://github.com/citation-style-language/schema/raw/master/csl-citation.json"} </w:instrText>
      </w:r>
      <w:r w:rsidR="002562E2">
        <w:fldChar w:fldCharType="separate"/>
      </w:r>
      <w:r w:rsidR="002562E2" w:rsidRPr="002562E2">
        <w:rPr>
          <w:rFonts w:eastAsia="Times New Roman"/>
        </w:rPr>
        <w:t>(“</w:t>
      </w:r>
      <w:proofErr w:type="spellStart"/>
      <w:r w:rsidR="002562E2" w:rsidRPr="002562E2">
        <w:rPr>
          <w:rFonts w:eastAsia="Times New Roman"/>
        </w:rPr>
        <w:t>Altmetric</w:t>
      </w:r>
      <w:proofErr w:type="spellEnd"/>
      <w:r w:rsidR="002562E2" w:rsidRPr="002562E2">
        <w:rPr>
          <w:rFonts w:eastAsia="Times New Roman"/>
        </w:rPr>
        <w:t>”)</w:t>
      </w:r>
      <w:r w:rsidR="002562E2">
        <w:fldChar w:fldCharType="end"/>
      </w:r>
      <w:r>
        <w:t>, and we can discover the identities of</w:t>
      </w:r>
      <w:r w:rsidR="008F6D98">
        <w:t xml:space="preserve"> the work’s authors from ORCID </w:t>
      </w:r>
      <w:r w:rsidR="008F6D98">
        <w:fldChar w:fldCharType="begin"/>
      </w:r>
      <w:r w:rsidR="008F6D98">
        <w:instrText xml:space="preserve"> ADDIN ZOTERO_ITEM CSL_CITATION {"citationID":"4Rs4w4OK","properties":{"formattedCitation":"(\\uc0\\u8220{}ORCID\\uc0\\u8221{})","plainCitation":"(“ORCID”)","noteIndex":0},"citationItems":[{"id":632,"uris":["http://zotero.org/users/4491854/items/2Q9ZLVBU"],"uri":["http://zotero.org/users/4491854/items/2Q9ZLVBU"],"itemData":{"id":632,"type":"webpage","title":"ORCID","URL":"https://orcid.org/","accessed":{"date-parts":[["2018",11,27]]}}}],"schema":"https://github.com/citation-style-language/schema/raw/master/csl-citation.json"} </w:instrText>
      </w:r>
      <w:r w:rsidR="008F6D98">
        <w:fldChar w:fldCharType="separate"/>
      </w:r>
      <w:r w:rsidR="008F6D98" w:rsidRPr="008F6D98">
        <w:rPr>
          <w:rFonts w:eastAsia="Times New Roman"/>
        </w:rPr>
        <w:t>(“ORCID”)</w:t>
      </w:r>
      <w:r w:rsidR="008F6D98">
        <w:fldChar w:fldCharType="end"/>
      </w:r>
      <w:r w:rsidR="008F6D98">
        <w:t xml:space="preserve">. </w:t>
      </w:r>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7848D7BD" w:rsidR="0065360F" w:rsidRDefault="0054724B" w:rsidP="00112381">
      <w:pPr>
        <w:ind w:firstLine="432"/>
      </w:pPr>
      <w:r>
        <w:t xml:space="preserve">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 </w:t>
      </w:r>
      <w:r w:rsidR="008F499C">
        <w:fldChar w:fldCharType="begin"/>
      </w:r>
      <w:r w:rsidR="008F499C">
        <w:instrText xml:space="preserve"> ADDIN ZOTERO_ITEM CSL_CITATION {"citationID":"DQu0ecrZ","properties":{"formattedCitation":"(Senderov et al., 2018)","plainCitation":"(Senderov et al., 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chema":"https://github.com/citation-style-language/schema/raw/master/csl-citation.json"} </w:instrText>
      </w:r>
      <w:r w:rsidR="008F499C">
        <w:fldChar w:fldCharType="separate"/>
      </w:r>
      <w:r w:rsidR="008F499C">
        <w:rPr>
          <w:noProof/>
        </w:rPr>
        <w:t>(Senderov et al., 2018)</w:t>
      </w:r>
      <w:r w:rsidR="008F499C">
        <w:fldChar w:fldCharType="end"/>
      </w:r>
      <w:r w:rsidR="008F499C">
        <w:t xml:space="preserve"> </w:t>
      </w:r>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r w:rsidR="009C2EE1">
        <w:t xml:space="preserve"> </w:t>
      </w:r>
      <w:r w:rsidR="009C2EE1">
        <w:fldChar w:fldCharType="begin"/>
      </w:r>
      <w:r w:rsidR="009C2EE1">
        <w:instrText xml:space="preserve"> ADDIN ZOTERO_ITEM CSL_CITATION {"citationID":"esD3Pb71","properties":{"formattedCitation":"(\\uc0\\u8220{}Schema.org\\uc0\\u8221{})","plainCitation":"(“Schema.org”)","noteIndex":0},"citationItems":[{"id":665,"uris":["http://zotero.org/users/4491854/items/NGQEV3HG"],"uri":["http://zotero.org/users/4491854/items/NGQEV3HG"],"itemData":{"id":665,"type":"webpage","title":"Schema.org","URL":"https://schema.org/","accessed":{"date-parts":[["2018",12,3]]}}}],"schema":"https://github.com/citation-style-language/schema/raw/master/csl-citation.json"} </w:instrText>
      </w:r>
      <w:r w:rsidR="009C2EE1">
        <w:fldChar w:fldCharType="separate"/>
      </w:r>
      <w:r w:rsidR="009C2EE1" w:rsidRPr="009C2EE1">
        <w:rPr>
          <w:rFonts w:eastAsia="Times New Roman"/>
        </w:rPr>
        <w:t>(“Schema.org”)</w:t>
      </w:r>
      <w:r w:rsidR="009C2EE1">
        <w:fldChar w:fldCharType="end"/>
      </w:r>
      <w:r>
        <w:t>, 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p>
    <w:p w14:paraId="21D02D99" w14:textId="78C9DEC4" w:rsidR="0065360F" w:rsidRDefault="0054724B">
      <w:r>
        <w:lastRenderedPageBreak/>
        <w:t xml:space="preserve">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combining data for the same entities from different sources that individually may be incomplete, but together yield more extensive coverage of those entities. An example is supplementing existing imagery of species with figures published in the taxonomic literature. Meta 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4D856F1C" w:rsidR="0065360F" w:rsidRDefault="0054724B">
      <w:r>
        <w:t xml:space="preserve">In response to the GBIF 2018 </w:t>
      </w:r>
      <w:proofErr w:type="spellStart"/>
      <w:r>
        <w:t>Ebbe</w:t>
      </w:r>
      <w:proofErr w:type="spellEnd"/>
      <w:r>
        <w:t xml:space="preserve"> Nielsen Challenge I constructed a knowledge</w:t>
      </w:r>
      <w:r w:rsidR="00B11EC7">
        <w:t xml:space="preserve"> graph for the Australian fauna, based on data in the Atlas of Living Australia (ALA) </w:t>
      </w:r>
      <w:r w:rsidR="00B11EC7">
        <w:fldChar w:fldCharType="begin"/>
      </w:r>
      <w:r w:rsidR="00B11EC7">
        <w:instrText xml:space="preserve"> ADDIN ZOTERO_ITEM CSL_CITATION {"citationID":"Rn5TTmc9","properties":{"formattedCitation":"(\\uc0\\u8220{}Atlas of Living Australia\\uc0\\u8221{})","plainCitation":"(“Atlas of Living Australia”)","noteIndex":0},"citationItems":[{"id":629,"uris":["http://zotero.org/users/4491854/items/ACPDEPU2"],"uri":["http://zotero.org/users/4491854/items/ACPDEPU2"],"itemData":{"id":629,"type":"webpage","title":"Atlas of Living Australia","abstract":"sharing biodiversity knowledge","URL":"https://www.ala.org.au/","language":"en-AU","accessed":{"date-parts":[["2018",11,27]]}}}],"schema":"https://github.com/citation-style-language/schema/raw/master/csl-citation.json"} </w:instrText>
      </w:r>
      <w:r w:rsidR="00B11EC7">
        <w:fldChar w:fldCharType="separate"/>
      </w:r>
      <w:r w:rsidR="00B11EC7" w:rsidRPr="00B11EC7">
        <w:rPr>
          <w:rFonts w:eastAsia="Times New Roman"/>
        </w:rPr>
        <w:t>(“Atlas of Living Australia”)</w:t>
      </w:r>
      <w:r w:rsidR="00B11EC7">
        <w:fldChar w:fldCharType="end"/>
      </w:r>
      <w:r w:rsidR="00B11EC7">
        <w:t xml:space="preserve"> and the Australian Faunal Directory (AFD) </w:t>
      </w:r>
      <w:r w:rsidR="00B11EC7">
        <w:fldChar w:fldCharType="begin"/>
      </w:r>
      <w:r w:rsidR="00B11EC7">
        <w:instrText xml:space="preserve"> ADDIN ZOTERO_ITEM CSL_CITATION {"citationID":"lTA8JQjE","properties":{"formattedCitation":"(\\uc0\\u8220{}Australian Faunal Directory\\uc0\\u8221{})","plainCitation":"(“Australian Faunal Directory”)","noteIndex":0},"citationItems":[{"id":631,"uris":["http://zotero.org/users/4491854/items/NTMQLGM7"],"uri":["http://zotero.org/users/4491854/items/NTMQLGM7"],"itemData":{"id":631,"type":"webpage","title":"Australian Faunal Directory","abstract":"Australian Faunal Directory","URL":"https://biodiversity.org.au/afd/home","language":"en","accessed":{"date-parts":[["2018",11,27]]}}}],"schema":"https://github.com/citation-style-language/schema/raw/master/csl-citation.json"} </w:instrText>
      </w:r>
      <w:r w:rsidR="00B11EC7">
        <w:fldChar w:fldCharType="separate"/>
      </w:r>
      <w:r w:rsidR="00B11EC7" w:rsidRPr="00B11EC7">
        <w:rPr>
          <w:rFonts w:eastAsia="Times New Roman"/>
        </w:rPr>
        <w:t>(“Australian Faunal Directory”)</w:t>
      </w:r>
      <w:r w:rsidR="00B11EC7">
        <w:fldChar w:fldCharType="end"/>
      </w:r>
      <w:r w:rsidR="00B11EC7">
        <w:t>.</w:t>
      </w:r>
      <w:r>
        <w:t xml:space="preserve"> 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3C998CFD" w14:textId="416A7439" w:rsidR="00F6506A" w:rsidRDefault="0054724B">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r w:rsidR="00246C2F">
        <w:fldChar w:fldCharType="begin"/>
      </w:r>
      <w:r w:rsidR="00246C2F">
        <w:instrText xml:space="preserve"> REF _Ref531455821 </w:instrText>
      </w:r>
      <w:r w:rsidR="00246C2F">
        <w:fldChar w:fldCharType="separate"/>
      </w:r>
      <w:r w:rsidR="00B855A9">
        <w:t xml:space="preserve">Figure </w:t>
      </w:r>
      <w:r w:rsidR="00B855A9">
        <w:rPr>
          <w:noProof/>
        </w:rPr>
        <w:t>1</w:t>
      </w:r>
      <w:r w:rsidR="00246C2F">
        <w:rPr>
          <w:noProof/>
        </w:rPr>
        <w:fldChar w:fldCharType="end"/>
      </w:r>
      <w:r w:rsidR="00D9646C">
        <w:t xml:space="preserve"> </w:t>
      </w:r>
      <w:r>
        <w:t>summarises the relationships between those entities.</w:t>
      </w:r>
    </w:p>
    <w:p w14:paraId="194CC105" w14:textId="77777777" w:rsidR="007A27DE" w:rsidRDefault="007A27DE"/>
    <w:p w14:paraId="5B5FAB88" w14:textId="199BBD71" w:rsidR="0065360F" w:rsidRDefault="0054724B">
      <w:pPr>
        <w:ind w:firstLine="432"/>
      </w:pPr>
      <w:r>
        <w:t>Taxa and taxonomic names were modelled using th</w:t>
      </w:r>
      <w:r w:rsidR="008F6D98">
        <w:t xml:space="preserve">e TDWG LSID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classification and are instances of the type </w:t>
      </w:r>
      <w:proofErr w:type="spellStart"/>
      <w:proofErr w:type="gramStart"/>
      <w:r w:rsidRPr="008F6D98">
        <w:rPr>
          <w:i/>
        </w:rPr>
        <w:t>tc:TaxonConcept</w:t>
      </w:r>
      <w:proofErr w:type="spellEnd"/>
      <w:proofErr w:type="gramEnd"/>
      <w:r>
        <w:t xml:space="preserve">. The taxonomic classification is represented by </w:t>
      </w:r>
      <w:proofErr w:type="spellStart"/>
      <w:proofErr w:type="gramStart"/>
      <w:r w:rsidRPr="008F6D98">
        <w:rPr>
          <w:i/>
        </w:rPr>
        <w:t>rdfs:subClassOf</w:t>
      </w:r>
      <w:proofErr w:type="spellEnd"/>
      <w:proofErr w:type="gramEnd"/>
      <w:r>
        <w:t xml:space="preserve"> relationship between parent and child taxa (a child is a </w:t>
      </w:r>
      <w:proofErr w:type="spellStart"/>
      <w:r w:rsidRPr="008F6D98">
        <w:rPr>
          <w:i/>
        </w:rPr>
        <w:t>rdfs:subClassOf</w:t>
      </w:r>
      <w:proofErr w:type="spellEnd"/>
      <w:r>
        <w:t xml:space="preserve"> its parent). </w:t>
      </w:r>
    </w:p>
    <w:p w14:paraId="4D708C36" w14:textId="77777777" w:rsidR="007A27DE" w:rsidRDefault="007A27DE">
      <w:pPr>
        <w:ind w:firstLine="432"/>
      </w:pPr>
    </w:p>
    <w:p w14:paraId="00445F45" w14:textId="77777777" w:rsidR="0065360F" w:rsidRDefault="0054724B">
      <w:pPr>
        <w:ind w:firstLine="432"/>
      </w:pPr>
      <w:r>
        <w:t xml:space="preserve">Taxonomic names (type </w:t>
      </w:r>
      <w:proofErr w:type="spellStart"/>
      <w:r w:rsidRPr="003713AF">
        <w:rPr>
          <w:i/>
        </w:rPr>
        <w:t>tn:TaxonName</w:t>
      </w:r>
      <w:proofErr w:type="spellEnd"/>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 xml:space="preserve">and are typically either accepted names or synonyms. This vocabulary was adopted to because it enables a more direct way of expressing </w:t>
      </w:r>
      <w:r>
        <w:lastRenderedPageBreak/>
        <w:t>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proofErr w:type="spellStart"/>
      <w:proofErr w:type="gramStart"/>
      <w:r w:rsidRPr="003713AF">
        <w:rPr>
          <w:i/>
        </w:rPr>
        <w:t>schema:encoding</w:t>
      </w:r>
      <w:proofErr w:type="spellEnd"/>
      <w:proofErr w:type="gramEnd"/>
      <w:r w:rsidRPr="003713AF">
        <w:rPr>
          <w:i/>
        </w:rPr>
        <w:t xml:space="preserve"> </w:t>
      </w:r>
      <w:r>
        <w:t xml:space="preserve">property to link the publication to a </w:t>
      </w:r>
      <w:proofErr w:type="spellStart"/>
      <w:r w:rsidRPr="003713AF">
        <w:rPr>
          <w:i/>
        </w:rPr>
        <w:t>schema:MediaObject</w:t>
      </w:r>
      <w:proofErr w:type="spellEnd"/>
      <w:r>
        <w:t xml:space="preserve"> representing the PDF. Articles are linked to the journals they were published in by the </w:t>
      </w:r>
      <w:proofErr w:type="spellStart"/>
      <w:proofErr w:type="gramStart"/>
      <w:r w:rsidRPr="003713AF">
        <w:rPr>
          <w:i/>
        </w:rPr>
        <w:t>schema:isPartOf</w:t>
      </w:r>
      <w:proofErr w:type="spellEnd"/>
      <w:proofErr w:type="gramEnd"/>
      <w:r w:rsidRPr="003713AF">
        <w:t xml:space="preserve"> property</w:t>
      </w:r>
      <w:r>
        <w:t>.</w:t>
      </w:r>
    </w:p>
    <w:p w14:paraId="70EA42CD" w14:textId="77777777" w:rsidR="003713AF" w:rsidRDefault="003713AF">
      <w:pPr>
        <w:ind w:firstLine="432"/>
      </w:pPr>
    </w:p>
    <w:p w14:paraId="66119A19" w14:textId="5A7A7A6D" w:rsidR="0065360F" w:rsidRDefault="0054724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proofErr w:type="spellStart"/>
      <w:r w:rsidRPr="003713AF">
        <w:rPr>
          <w:i/>
        </w:rPr>
        <w:t>schema:Role</w:t>
      </w:r>
      <w:proofErr w:type="spellEnd"/>
      <w:r>
        <w:t xml:space="preserve"> </w:t>
      </w:r>
      <w:r w:rsidR="003713AF">
        <w:t>type</w:t>
      </w:r>
      <w:r w:rsidR="000F168F">
        <w:t xml:space="preserve"> </w:t>
      </w:r>
      <w:r w:rsidR="00F6506A">
        <w:fldChar w:fldCharType="begin"/>
      </w:r>
      <w:r w:rsidR="006F6141">
        <w:instrText xml:space="preserve"> ADDIN ZOTERO_ITEM CSL_CITATION {"citationID":"voV8sJy2","properties":{"formattedCitation":"(Vicki Tardif Holland &amp; Jason Johnson, 2014)","plainCitation":"(Vicki Tardif Holland &amp; Jason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literal":"Vicki Tardif Holland"},{"literal":"Jason Johnson"}],"issued":{"date-parts":[["2014"]]},"accessed":{"date-parts":[["2018",11,29]]}}}],"schema":"https://github.com/citation-style-language/schema/raw/master/csl-citation.json"} </w:instrText>
      </w:r>
      <w:r w:rsidR="00F6506A">
        <w:fldChar w:fldCharType="separate"/>
      </w:r>
      <w:r w:rsidR="006F6141">
        <w:t>(Vicki Tardif Holland &amp; Jason Johnson, 2014)</w:t>
      </w:r>
      <w:r w:rsidR="00F6506A">
        <w:fldChar w:fldCharType="end"/>
      </w:r>
      <w:r w:rsidR="000F168F">
        <w:t xml:space="preserve"> . </w:t>
      </w:r>
      <w:r>
        <w:t xml:space="preserve">Rather than directly connect a publication to an author using, say, the </w:t>
      </w:r>
      <w:proofErr w:type="spellStart"/>
      <w:proofErr w:type="gramStart"/>
      <w:r w:rsidRPr="00402D01">
        <w:rPr>
          <w:i/>
        </w:rPr>
        <w:t>schema:creator</w:t>
      </w:r>
      <w:proofErr w:type="spellEnd"/>
      <w:proofErr w:type="gramEnd"/>
      <w:r w:rsidRPr="003713AF">
        <w:rPr>
          <w:i/>
        </w:rPr>
        <w:t xml:space="preserve"> </w:t>
      </w:r>
      <w:r>
        <w:t xml:space="preserve">property, instead the creator of a work is a Role, which in turn has the author as a creator property. The position of author in the list of authors is stored using the </w:t>
      </w:r>
      <w:proofErr w:type="spellStart"/>
      <w:proofErr w:type="gramStart"/>
      <w:r w:rsidRPr="003713AF">
        <w:rPr>
          <w:i/>
        </w:rPr>
        <w:t>schema:roleName</w:t>
      </w:r>
      <w:proofErr w:type="spellEnd"/>
      <w:proofErr w:type="gramEnd"/>
      <w:r>
        <w:t xml:space="preserve"> property (e.g., “1”, “2”, etc.) (</w:t>
      </w:r>
      <w:r w:rsidR="00246C2F">
        <w:fldChar w:fldCharType="begin"/>
      </w:r>
      <w:r w:rsidR="00246C2F">
        <w:instrText xml:space="preserve"> REF _Ref531455805 </w:instrText>
      </w:r>
      <w:r w:rsidR="00246C2F">
        <w:fldChar w:fldCharType="separate"/>
      </w:r>
      <w:r w:rsidR="00B855A9">
        <w:t xml:space="preserve">Figure </w:t>
      </w:r>
      <w:r w:rsidR="00B855A9">
        <w:rPr>
          <w:noProof/>
        </w:rPr>
        <w:t>2</w:t>
      </w:r>
      <w:r w:rsidR="00246C2F">
        <w:rPr>
          <w:noProof/>
        </w:rPr>
        <w:fldChar w:fldCharType="end"/>
      </w:r>
      <w:r>
        <w:t>).</w:t>
      </w:r>
    </w:p>
    <w:p w14:paraId="3D33885D" w14:textId="77777777" w:rsidR="003713AF" w:rsidRDefault="003713AF"/>
    <w:p w14:paraId="7D03282E" w14:textId="77777777" w:rsidR="0065360F" w:rsidRDefault="0054724B" w:rsidP="003713AF">
      <w:pPr>
        <w:pStyle w:val="Heading3"/>
      </w:pPr>
      <w:r>
        <w:t>Identifiers</w:t>
      </w:r>
    </w:p>
    <w:p w14:paraId="5623F0E4" w14:textId="0349781A" w:rsidR="00402D01" w:rsidRDefault="0054724B" w:rsidP="007A27DE">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se to store DOIs in lower case form, others in upper case, or any combination in between. Identifiers typically require dereferencing and the mechanism for this may evolve over time, often for reasons outside the control of the organisation that minted the identifier. DOIs are dereferenced (</w:t>
      </w:r>
      <w:r w:rsidR="00402D01">
        <w:t>“resolved”) using the web proxy</w:t>
      </w:r>
      <w:r>
        <w:t xml:space="preserve"> https://doi.org. This proxy recently switched from the HTTP to the HTTPS protocol, immediately rendering out of date any DOIs stored URLs st</w:t>
      </w:r>
      <w:r w:rsidR="00402D01">
        <w:t>arting with the prefix “http://”</w:t>
      </w:r>
      <w:r>
        <w:t>. To minimise the impact of these kinds of changes, Ozymandias stores identifiers both as URLs (where appropriate) but also as property-value pairs (</w:t>
      </w:r>
      <w:proofErr w:type="spellStart"/>
      <w:proofErr w:type="gramStart"/>
      <w:r w:rsidRPr="003713AF">
        <w:rPr>
          <w:i/>
        </w:rPr>
        <w:t>schema:PropertyValue</w:t>
      </w:r>
      <w:proofErr w:type="spellEnd"/>
      <w:proofErr w:type="gramEnd"/>
      <w:r>
        <w:t xml:space="preserve">) where the </w:t>
      </w:r>
      <w:proofErr w:type="spellStart"/>
      <w:r w:rsidRPr="003713AF">
        <w:rPr>
          <w:i/>
        </w:rPr>
        <w:t>schema:value</w:t>
      </w:r>
      <w:proofErr w:type="spellEnd"/>
      <w:r>
        <w:t xml:space="preserve"> property stores the identifier string stripped of any dereferencing prefix. For example, a DOI https://doi.org/10.5134/176044 would be stored as a </w:t>
      </w:r>
      <w:proofErr w:type="spellStart"/>
      <w:proofErr w:type="gramStart"/>
      <w:r w:rsidRPr="003713AF">
        <w:rPr>
          <w:i/>
        </w:rPr>
        <w:t>schema:PropertyValue</w:t>
      </w:r>
      <w:proofErr w:type="spellEnd"/>
      <w:proofErr w:type="gramEnd"/>
      <w:r>
        <w:t xml:space="preserve"> with </w:t>
      </w:r>
      <w:proofErr w:type="spellStart"/>
      <w:r w:rsidRPr="008F6D98">
        <w:rPr>
          <w:i/>
        </w:rPr>
        <w:t>schema:propertyID</w:t>
      </w:r>
      <w:proofErr w:type="spellEnd"/>
      <w:r>
        <w:t xml:space="preserve"> “</w:t>
      </w:r>
      <w:proofErr w:type="spellStart"/>
      <w:r>
        <w:t>doi</w:t>
      </w:r>
      <w:proofErr w:type="spellEnd"/>
      <w:r>
        <w:t xml:space="preserve">” and </w:t>
      </w:r>
      <w:proofErr w:type="spellStart"/>
      <w:r w:rsidRPr="008F6D98">
        <w:rPr>
          <w:i/>
        </w:rPr>
        <w:t>schema:value</w:t>
      </w:r>
      <w:proofErr w:type="spellEnd"/>
      <w:r>
        <w:t xml:space="preserve"> “10.5134/176044” (</w:t>
      </w:r>
      <w:r w:rsidR="00246C2F">
        <w:fldChar w:fldCharType="begin"/>
      </w:r>
      <w:r w:rsidR="00246C2F">
        <w:instrText xml:space="preserve"> REF _Ref531455791 </w:instrText>
      </w:r>
      <w:r w:rsidR="00246C2F">
        <w:fldChar w:fldCharType="separate"/>
      </w:r>
      <w:r w:rsidR="00B855A9">
        <w:t xml:space="preserve">Figure </w:t>
      </w:r>
      <w:r w:rsidR="00B855A9">
        <w:rPr>
          <w:noProof/>
        </w:rPr>
        <w:t>3</w:t>
      </w:r>
      <w:r w:rsidR="00246C2F">
        <w:rPr>
          <w:noProof/>
        </w:rPr>
        <w:fldChar w:fldCharType="end"/>
      </w:r>
      <w:r>
        <w:t xml:space="preserve">). </w:t>
      </w:r>
    </w:p>
    <w:p w14:paraId="39C011B3" w14:textId="77777777" w:rsidR="0065360F" w:rsidRDefault="0054724B" w:rsidP="00402D01">
      <w:pPr>
        <w:pStyle w:val="Heading3"/>
      </w:pPr>
      <w:r>
        <w:t>Citations</w:t>
      </w:r>
    </w:p>
    <w:p w14:paraId="1873E1D0" w14:textId="77777777" w:rsidR="0065360F" w:rsidRDefault="0054724B">
      <w:r>
        <w:t xml:space="preserve">One paper citing another can be represented by a direct link between two identifiers, for example a link between the DOIs of the citing and the cited work. </w:t>
      </w:r>
      <w:proofErr w:type="spellStart"/>
      <w:r>
        <w:t>CrossRef</w:t>
      </w:r>
      <w:proofErr w:type="spellEnd"/>
      <w:r>
        <w:t xml:space="preserve"> provides lists of literature cited for many of the works in its database, and many of these cited works themselves have DOIs </w:t>
      </w:r>
      <w:r>
        <w:lastRenderedPageBreak/>
        <w:t>Hence if we have a DOI for a work we can immediately populate the triple store 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w:t>
      </w:r>
      <w:proofErr w:type="spellStart"/>
      <w:r>
        <w:t>CrossRef</w:t>
      </w:r>
      <w:proofErr w:type="spellEnd"/>
      <w:r>
        <w:t xml:space="preserve">, and were stored as </w:t>
      </w:r>
      <w:proofErr w:type="spellStart"/>
      <w:proofErr w:type="gramStart"/>
      <w:r w:rsidRPr="003713AF">
        <w:rPr>
          <w:i/>
        </w:rPr>
        <w:t>schema:PropertyValue</w:t>
      </w:r>
      <w:proofErr w:type="spellEnd"/>
      <w:proofErr w:type="gramEnd"/>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50A3C0DA" w:rsidR="0065360F" w:rsidRDefault="0054724B">
      <w:r>
        <w:t xml:space="preserve">Perhaps the biggest challenge in constructing a knowledge graph is to map names or descriptions of entities to one or more globally unique identifiers. In some </w:t>
      </w:r>
      <w:proofErr w:type="gramStart"/>
      <w:r>
        <w:t>cases</w:t>
      </w:r>
      <w:proofErr w:type="gramEnd"/>
      <w:r>
        <w:t xml:space="preserve"> the sources 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w:t>
      </w:r>
      <w:proofErr w:type="gramStart"/>
      <w:r>
        <w:t>publications</w:t>
      </w:r>
      <w:proofErr w:type="gramEnd"/>
      <w:r>
        <w:t xml:space="preserve"> this is straightforward in the sense that a publication in a database of Australian animals can be unambiguously mapped onto the publication in, say, a database for Japanese animals. However, a </w:t>
      </w:r>
      <w:proofErr w:type="spellStart"/>
      <w:r>
        <w:t>taxon</w:t>
      </w:r>
      <w:proofErr w:type="spellEnd"/>
      <w:r>
        <w:t xml:space="preserve"> as defined in the Australian Faunal Directory may not correspond exactly to a </w:t>
      </w:r>
      <w:proofErr w:type="spellStart"/>
      <w:r>
        <w:t>taxon</w:t>
      </w:r>
      <w:proofErr w:type="spellEnd"/>
      <w:r>
        <w:t xml:space="preserve">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77777777" w:rsidR="0065360F" w:rsidRDefault="0054724B">
      <w:r>
        <w:t xml:space="preserve">For the works in AFD I searched for DOIs using the API provided by </w:t>
      </w:r>
      <w:proofErr w:type="spellStart"/>
      <w:r>
        <w:t>CrossRef</w:t>
      </w:r>
      <w:proofErr w:type="spellEnd"/>
      <w:r>
        <w:t xml:space="preserve">. If a reference was found the associated DOI was assigned to that reference. </w:t>
      </w:r>
      <w:proofErr w:type="spellStart"/>
      <w:r>
        <w:t>CrossRef</w:t>
      </w:r>
      <w:proofErr w:type="spellEnd"/>
      <w:r>
        <w:t xml:space="preserve"> is not the only registration agency for DOIs, there are several others that are used by digital libraries and publishers, such as </w:t>
      </w:r>
      <w:proofErr w:type="spellStart"/>
      <w:r>
        <w:t>DataCite</w:t>
      </w:r>
      <w:proofErr w:type="spellEnd"/>
      <w:r>
        <w:t>, the multilingual European Registration Agency (</w:t>
      </w:r>
      <w:proofErr w:type="spellStart"/>
      <w:r>
        <w:t>mEDRA</w:t>
      </w:r>
      <w:proofErr w:type="spellEnd"/>
      <w:r>
        <w:t xml:space="preserve">), and </w:t>
      </w:r>
      <w:proofErr w:type="spellStart"/>
      <w:r>
        <w:t>Airiti</w:t>
      </w:r>
      <w:proofErr w:type="spellEnd"/>
      <w:r>
        <w:t xml:space="preserve"> (</w:t>
      </w:r>
      <w:proofErr w:type="spellStart"/>
      <w:r>
        <w:rPr>
          <w:rFonts w:ascii="PingFang SC Regular" w:eastAsia="PingFang SC Regular" w:hAnsi="PingFang SC Regular" w:cs="PingFang SC Regular"/>
        </w:rPr>
        <w:t>華藝數位</w:t>
      </w:r>
      <w:proofErr w:type="spellEnd"/>
      <w:r>
        <w:t xml:space="preserve">). Most of these agencies lack the discovery services provided by </w:t>
      </w:r>
      <w:proofErr w:type="spellStart"/>
      <w:r>
        <w:t>CrossRef</w:t>
      </w:r>
      <w:proofErr w:type="spellEnd"/>
      <w:r>
        <w:t xml:space="preserve">, so for these DOIs I harvested the article metadata using a combination of web services and screen scraping, created a local MySQL database to store the metadata, and used that database to match references to DOIs. </w:t>
      </w:r>
      <w:r>
        <w:lastRenderedPageBreak/>
        <w:t>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Australian natural history institutions are significant publishers of biodiversity literature, and much of this has been scanned by the Biodiversity Heritage Library in Australia. As a consequence many of the articles in the knowledge graph were a</w:t>
      </w:r>
      <w:r w:rsidR="00A11C8A">
        <w:t xml:space="preserve">vailable in my </w:t>
      </w:r>
      <w:proofErr w:type="spellStart"/>
      <w:r w:rsidR="00A11C8A">
        <w:t>BioStor</w:t>
      </w:r>
      <w:proofErr w:type="spellEnd"/>
      <w:r w:rsidR="00A11C8A">
        <w:t xml:space="preserve">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xml:space="preserve">. Identifiers for these articles were found by matching using the </w:t>
      </w:r>
      <w:proofErr w:type="spellStart"/>
      <w:r>
        <w:t>BioStor</w:t>
      </w:r>
      <w:proofErr w:type="spellEnd"/>
      <w:r>
        <w:t xml:space="preserve"> </w:t>
      </w:r>
      <w:proofErr w:type="spellStart"/>
      <w:r>
        <w:t>OpenURL</w:t>
      </w:r>
      <w:proofErr w:type="spellEnd"/>
      <w:r>
        <w:t xml:space="preserve">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79A38CD5" w14:textId="206FA958" w:rsidR="00D9646C" w:rsidRDefault="0054724B" w:rsidP="007A27DE">
      <w:r>
        <w:t xml:space="preserve">Multiple approaches were used to match author names to external identifiers. Metadata for DOIs from </w:t>
      </w:r>
      <w:proofErr w:type="spellStart"/>
      <w:r>
        <w:t>CrossRef</w:t>
      </w:r>
      <w:proofErr w:type="spellEnd"/>
      <w:r>
        <w:t xml:space="preserve"> would sometimes include ORCID ids for authors. The ORCID record for each ORCID id was retrieved using the ORCID API and converted to a set of RDF triples linking the identifiers for a work (e.g., DOI) to a person’s ORCID. These triples modelled the order of authorship using </w:t>
      </w:r>
      <w:proofErr w:type="spellStart"/>
      <w:proofErr w:type="gramStart"/>
      <w:r w:rsidRPr="00A11C8A">
        <w:rPr>
          <w:i/>
        </w:rPr>
        <w:t>schema:Role</w:t>
      </w:r>
      <w:proofErr w:type="spellEnd"/>
      <w:proofErr w:type="gramEnd"/>
      <w:r>
        <w:t xml:space="preserve"> as described above. Similarly, I parsed </w:t>
      </w:r>
      <w:proofErr w:type="spellStart"/>
      <w:r>
        <w:t>Wikispecies</w:t>
      </w:r>
      <w:proofErr w:type="spellEnd"/>
      <w:r>
        <w:t xml:space="preserve"> pages and extracted bibliographic records for works identified by a DOI, and constructed triples linking the work to its authors where those authors had their own </w:t>
      </w:r>
      <w:proofErr w:type="spellStart"/>
      <w:r>
        <w:t>Wikispecies</w:t>
      </w:r>
      <w:proofErr w:type="spellEnd"/>
      <w:r>
        <w:t xml:space="preserve"> page. Hence to match authors in the knowledge graph to authors in ORCID or </w:t>
      </w:r>
      <w:proofErr w:type="spellStart"/>
      <w:r>
        <w:t>Wikispecies</w:t>
      </w:r>
      <w:proofErr w:type="spellEnd"/>
      <w:r>
        <w:t xml:space="preserve">, we can ask whether the same pairing of work and author name appears in both databases. For example, we can retrieve the second author of a work in the knowledge graph and in ORCID by querying by DOI for the work and restricting the value of </w:t>
      </w:r>
      <w:proofErr w:type="spellStart"/>
      <w:proofErr w:type="gramStart"/>
      <w:r w:rsidRPr="00A11C8A">
        <w:rPr>
          <w:i/>
        </w:rPr>
        <w:t>schema:roleName</w:t>
      </w:r>
      <w:proofErr w:type="spellEnd"/>
      <w:proofErr w:type="gramEnd"/>
      <w:r>
        <w:t xml:space="preserve"> to “2” (</w:t>
      </w:r>
      <w:r w:rsidR="00246C2F">
        <w:fldChar w:fldCharType="begin"/>
      </w:r>
      <w:r w:rsidR="00246C2F">
        <w:instrText xml:space="preserve"> REF _Ref531455869 </w:instrText>
      </w:r>
      <w:r w:rsidR="00246C2F">
        <w:fldChar w:fldCharType="separate"/>
      </w:r>
      <w:r w:rsidR="00B855A9">
        <w:t xml:space="preserve">Figure </w:t>
      </w:r>
      <w:r w:rsidR="00B855A9">
        <w:rPr>
          <w:noProof/>
        </w:rPr>
        <w:t>4</w:t>
      </w:r>
      <w:r w:rsidR="00246C2F">
        <w:rPr>
          <w:noProof/>
        </w:rPr>
        <w:fldChar w:fldCharType="end"/>
      </w:r>
      <w:r>
        <w:t xml:space="preserve">). As a final </w:t>
      </w:r>
      <w:proofErr w:type="gramStart"/>
      <w:r>
        <w:t>check</w:t>
      </w:r>
      <w:proofErr w:type="gramEnd"/>
      <w:r>
        <w:t xml:space="preserve"> we can compare the author names and accept only those names whose similarity exceeds a threshold. In this </w:t>
      </w:r>
      <w:proofErr w:type="gramStart"/>
      <w:r>
        <w:t>way</w:t>
      </w:r>
      <w:proofErr w:type="gramEnd"/>
      <w:r>
        <w:t xml:space="preserve"> we can automate the matching authors across databases. </w:t>
      </w:r>
    </w:p>
    <w:p w14:paraId="55C74F3F" w14:textId="77777777" w:rsidR="00A11C8A" w:rsidRDefault="00A11C8A"/>
    <w:p w14:paraId="5A380571" w14:textId="77777777" w:rsidR="0065360F" w:rsidRDefault="0054724B" w:rsidP="00A11C8A">
      <w:pPr>
        <w:pStyle w:val="Heading3"/>
      </w:pPr>
      <w:r>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3B0ED4D8" w:rsidR="0065360F" w:rsidRDefault="0054724B">
      <w:pPr>
        <w:ind w:firstLine="432"/>
      </w:pPr>
      <w:r>
        <w:t xml:space="preserve">Several sources of data (Atlas of Living Australia, </w:t>
      </w:r>
      <w:proofErr w:type="spellStart"/>
      <w:r>
        <w:t>CrossRef</w:t>
      </w:r>
      <w:proofErr w:type="spellEnd"/>
      <w:r>
        <w:t xml:space="preserve">, ORCID, </w:t>
      </w:r>
      <w:proofErr w:type="spellStart"/>
      <w:r>
        <w:t>Wikispecies</w:t>
      </w:r>
      <w:proofErr w:type="spellEnd"/>
      <w:r>
        <w:t xml:space="preserve">, and Biodiversity Literature Repository) were accessed via their APIs. For </w:t>
      </w:r>
      <w:proofErr w:type="gramStart"/>
      <w:r>
        <w:t>ALA</w:t>
      </w:r>
      <w:proofErr w:type="gramEnd"/>
      <w:r>
        <w:t xml:space="preserve"> a list of all animal taxa was obtained from the ALA web site, then the JSON record for each taxon was harvested. For </w:t>
      </w:r>
      <w:proofErr w:type="spellStart"/>
      <w:r>
        <w:t>CrossRef</w:t>
      </w:r>
      <w:proofErr w:type="spellEnd"/>
      <w:r>
        <w:t xml:space="preserve">,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t>
      </w:r>
      <w:proofErr w:type="spellStart"/>
      <w:r>
        <w:t>Wikispecies</w:t>
      </w:r>
      <w:proofErr w:type="spellEnd"/>
      <w:r>
        <w:t xml:space="preserve"> using its API with the “list” parameter set to “</w:t>
      </w:r>
      <w:proofErr w:type="spellStart"/>
      <w:r>
        <w:t>exturlusage</w:t>
      </w:r>
      <w:proofErr w:type="spellEnd"/>
      <w:r>
        <w:t xml:space="preserve">” to find wiki pages that mentioned that DOI. Pages found were retrieved in XML </w:t>
      </w:r>
      <w:r>
        <w:lastRenderedPageBreak/>
        <w:t>format using the API, any references on that page parsed and converted into JSON. All JSON documents obtained from these sources were store</w:t>
      </w:r>
      <w:r w:rsidR="00A11C8A">
        <w:t xml:space="preserve">d in </w:t>
      </w:r>
      <w:proofErr w:type="spellStart"/>
      <w:r w:rsidR="00A11C8A">
        <w:t>CouchDB</w:t>
      </w:r>
      <w:proofErr w:type="spellEnd"/>
      <w:r w:rsidR="00A11C8A">
        <w:t xml:space="preserve"> </w:t>
      </w:r>
      <w:proofErr w:type="gramStart"/>
      <w:r w:rsidR="00A11C8A">
        <w:t xml:space="preserve">databases </w:t>
      </w:r>
      <w:r>
        <w:t xml:space="preserve"> and</w:t>
      </w:r>
      <w:proofErr w:type="gramEnd"/>
      <w:r>
        <w:t xml:space="preserve"> custom </w:t>
      </w:r>
      <w:proofErr w:type="spellStart"/>
      <w:r>
        <w:t>CouchDB</w:t>
      </w:r>
      <w:proofErr w:type="spellEnd"/>
      <w:r>
        <w:t xml:space="preserve"> views were written in </w:t>
      </w:r>
      <w:proofErr w:type="spellStart"/>
      <w:r>
        <w:t>Javascript</w:t>
      </w:r>
      <w:proofErr w:type="spellEnd"/>
      <w:r>
        <w:t xml:space="preserve"> to convert the JSON documents into N-triples. </w:t>
      </w:r>
    </w:p>
    <w:p w14:paraId="7E16F08D" w14:textId="77777777" w:rsidR="00A11C8A" w:rsidRDefault="00A11C8A">
      <w:pPr>
        <w:ind w:firstLine="432"/>
      </w:pPr>
    </w:p>
    <w:p w14:paraId="51175D90" w14:textId="620EAB16" w:rsidR="0065360F" w:rsidRDefault="0054724B">
      <w:pPr>
        <w:ind w:firstLine="432"/>
      </w:pPr>
      <w:r>
        <w:t xml:space="preserve">By </w:t>
      </w:r>
      <w:proofErr w:type="gramStart"/>
      <w:r>
        <w:t>default</w:t>
      </w:r>
      <w:proofErr w:type="gramEnd"/>
      <w:r>
        <w:t xml:space="preserve"> Ozymandias treats individual publications as a single, monolithic entity. However, some publishers such as </w:t>
      </w:r>
      <w:proofErr w:type="spellStart"/>
      <w:r>
        <w:t>PLoS</w:t>
      </w:r>
      <w:proofErr w:type="spellEnd"/>
      <w:r>
        <w:t xml:space="preserve"> and </w:t>
      </w:r>
      <w:proofErr w:type="spellStart"/>
      <w:r>
        <w:t>Pensoft</w:t>
      </w:r>
      <w:proofErr w:type="spellEnd"/>
      <w:r>
        <w:t xml:space="preserve"> provide DOIs for component parts of an article, such as individual figures. </w:t>
      </w:r>
      <w:r w:rsidR="00A11C8A">
        <w:fldChar w:fldCharType="begin"/>
      </w:r>
      <w:r w:rsidR="00A11C8A">
        <w:instrText xml:space="preserve"> ADDIN ZOTERO_ITEM CSL_CITATION {"citationID":"51QvtMDm","properties":{"formattedCitation":"(Egloff et al., 2017)","plainCitation":"(Egloff et al., 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chema":"https://github.com/citation-style-language/schema/raw/master/csl-citation.json"} </w:instrText>
      </w:r>
      <w:r w:rsidR="00A11C8A">
        <w:fldChar w:fldCharType="separate"/>
      </w:r>
      <w:r w:rsidR="00A11C8A">
        <w:rPr>
          <w:noProof/>
        </w:rPr>
        <w:t>(Egloff et al., 2017)</w:t>
      </w:r>
      <w:r w:rsidR="00A11C8A">
        <w:fldChar w:fldCharType="end"/>
      </w:r>
      <w:r w:rsidR="00A11C8A">
        <w:t xml:space="preserve"> </w:t>
      </w:r>
      <w:r>
        <w:t xml:space="preserve">have argued that even if a taxonomic article itself is copyrighted, the individual figures are not eligible for copyright, and hence extract and assign DOIs to large numbers of figures extracted from journals such as </w:t>
      </w:r>
      <w:proofErr w:type="spellStart"/>
      <w:r w:rsidRPr="00402D01">
        <w:rPr>
          <w:i/>
        </w:rPr>
        <w:t>Zootaxa</w:t>
      </w:r>
      <w:proofErr w:type="spellEnd"/>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 xml:space="preserve">The BLR is hosted by </w:t>
      </w:r>
      <w:proofErr w:type="spellStart"/>
      <w:r>
        <w:t>Zenodo</w:t>
      </w:r>
      <w:proofErr w:type="spellEnd"/>
      <w:r>
        <w:t xml:space="preserve"> (https://zenodo.org) and each publication and figure has a unique identifier (typically a DOI), and metadata for each publication and figure is available as JSON-LD. This means data from the BLR can be directly incorporated into a triple store. </w:t>
      </w:r>
      <w:proofErr w:type="gramStart"/>
      <w:r>
        <w:t>However</w:t>
      </w:r>
      <w:proofErr w:type="gramEnd"/>
      <w:r>
        <w:t xml:space="preserve"> for this project I wanted just a subset relevant to publications on the Australian fauna, and so I created a </w:t>
      </w:r>
      <w:proofErr w:type="spellStart"/>
      <w:r>
        <w:t>CouchDB</w:t>
      </w:r>
      <w:proofErr w:type="spellEnd"/>
      <w:r>
        <w:t xml:space="preserve"> version of the BLR and write scripts to match publications from the AFD to the corresponding record in the BLR. Metadata for each matching publication and its associated figures were then retrieved directly from </w:t>
      </w:r>
      <w:proofErr w:type="spellStart"/>
      <w:r>
        <w:t>Zenodo</w:t>
      </w:r>
      <w:proofErr w:type="spellEnd"/>
      <w:r>
        <w:t>.</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77777777" w:rsidR="0065360F" w:rsidRDefault="0054724B">
      <w:r>
        <w:t xml:space="preserve">The knowledge graph was implemented as a triple store using </w:t>
      </w:r>
      <w:proofErr w:type="spellStart"/>
      <w:r>
        <w:t>Blazegraph</w:t>
      </w:r>
      <w:proofErr w:type="spellEnd"/>
      <w:r>
        <w:t xml:space="preserve"> 2.1.4 running on a Windows 10 server, with a </w:t>
      </w:r>
      <w:proofErr w:type="spellStart"/>
      <w:r>
        <w:t>nginx</w:t>
      </w:r>
      <w:proofErr w:type="spellEnd"/>
      <w:r>
        <w:t xml:space="preserve"> web server acting as a reverse proxy. N-triples for different categories of data (e.g., taxa, publications, etc.) were partitioned using named graphs and uploaded to the triple store. This made it easier to manage sets of data, for example the bibliographic data could be deleted and reloaded by simply deleting all triples in the corresponding 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w:t>
      </w:r>
      <w:proofErr w:type="gramStart"/>
      <w:r>
        <w:t>a feature users</w:t>
      </w:r>
      <w:proofErr w:type="gramEnd"/>
      <w:r>
        <w:t xml:space="preserve"> expect from almost any web site. To implement search, basic information on taxa and publications was encoded into a simple JSON document (one per entity) and these JSON documents were indexed using an instance of </w:t>
      </w:r>
      <w:proofErr w:type="spellStart"/>
      <w:r>
        <w:t>Elasticsearch</w:t>
      </w:r>
      <w:proofErr w:type="spellEnd"/>
      <w:r>
        <w:t xml:space="preserve">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w:t>
      </w:r>
      <w:proofErr w:type="gramStart"/>
      <w:r>
        <w:t>Ozymandias</w:t>
      </w:r>
      <w:proofErr w:type="gramEnd"/>
      <w:r>
        <w:t xml:space="preserve"> the goal was to have a simple interface which encouraged the user to explore connections between taxa, publications, and people. Apart from the </w:t>
      </w:r>
      <w:r>
        <w:lastRenderedPageBreak/>
        <w:t xml:space="preserve">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Ozymandias can be viewed at https://ozymandias-demo.herokuapp.com. Source code is available on GitHub https://github.com/rdmpage/ozymandias-demo. Below I describe the web interface to 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3CCBB632" w14:textId="459AFFAF" w:rsidR="00D9646C" w:rsidRDefault="0054724B" w:rsidP="007A27DE">
      <w:r>
        <w:t>A screenshot of the web interface is shown in</w:t>
      </w:r>
      <w:r w:rsidR="00D9646C">
        <w:t xml:space="preserve"> </w:t>
      </w:r>
      <w:r w:rsidR="00246C2F">
        <w:fldChar w:fldCharType="begin"/>
      </w:r>
      <w:r w:rsidR="00246C2F">
        <w:instrText xml:space="preserve"> REF _Ref531455916 </w:instrText>
      </w:r>
      <w:r w:rsidR="00246C2F">
        <w:fldChar w:fldCharType="separate"/>
      </w:r>
      <w:r w:rsidR="00B855A9">
        <w:t xml:space="preserve">Figure </w:t>
      </w:r>
      <w:r w:rsidR="00B855A9">
        <w:rPr>
          <w:noProof/>
        </w:rPr>
        <w:t>5</w:t>
      </w:r>
      <w:r w:rsidR="00246C2F">
        <w:rPr>
          <w:noProof/>
        </w:rPr>
        <w:fldChar w:fldCharType="end"/>
      </w:r>
      <w:r w:rsidR="00D9646C">
        <w:t>. This shows the three-</w:t>
      </w:r>
      <w:r>
        <w:t xml:space="preserve">column layout used to display an entity, its relationships within the knowledge graph, and any known external relationships. </w:t>
      </w:r>
    </w:p>
    <w:p w14:paraId="380F3600" w14:textId="77777777" w:rsidR="007A27DE" w:rsidRDefault="007A27DE" w:rsidP="007A27DE"/>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 xml:space="preserve">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t>
      </w:r>
      <w:proofErr w:type="spellStart"/>
      <w:r>
        <w:t>Wikidata</w:t>
      </w:r>
      <w:proofErr w:type="spellEnd"/>
      <w:r>
        <w:t xml:space="preserve"> and ORCID.</w:t>
      </w:r>
    </w:p>
    <w:p w14:paraId="514E7749" w14:textId="77777777" w:rsidR="007A27DE" w:rsidRDefault="007A27DE" w:rsidP="007A27DE"/>
    <w:p w14:paraId="2EE9C6E6" w14:textId="727B22C3" w:rsidR="0065360F" w:rsidRDefault="0054724B" w:rsidP="007A27DE">
      <w:pPr>
        <w:ind w:firstLine="432"/>
      </w:pPr>
      <w:r>
        <w:t>The second example (</w:t>
      </w:r>
      <w:r w:rsidR="00246C2F">
        <w:fldChar w:fldCharType="begin"/>
      </w:r>
      <w:r w:rsidR="00246C2F">
        <w:instrText xml:space="preserve"> REF _Ref531455953 </w:instrText>
      </w:r>
      <w:r w:rsidR="00246C2F">
        <w:fldChar w:fldCharType="separate"/>
      </w:r>
      <w:r w:rsidR="00B855A9">
        <w:t xml:space="preserve">Figure </w:t>
      </w:r>
      <w:r w:rsidR="00B855A9">
        <w:rPr>
          <w:noProof/>
        </w:rPr>
        <w:t>6</w:t>
      </w:r>
      <w:r w:rsidR="00246C2F">
        <w:rPr>
          <w:noProof/>
        </w:rPr>
        <w:fldChar w:fldCharType="end"/>
      </w:r>
      <w:r>
        <w:t xml:space="preserve">) displays information for an author, including a list of publications, </w:t>
      </w:r>
      <w:proofErr w:type="spellStart"/>
      <w:r>
        <w:t>coauthors</w:t>
      </w:r>
      <w:proofErr w:type="spellEnd"/>
      <w:r>
        <w:t xml:space="preserve">, journals the author publishes in, and a summary of their taxonomic expertise. This later diagram is computed by using a SPARQL query to find the top 20 taxa the author has published on. For each </w:t>
      </w:r>
      <w:proofErr w:type="spellStart"/>
      <w:proofErr w:type="gramStart"/>
      <w:r>
        <w:t>taxon</w:t>
      </w:r>
      <w:proofErr w:type="spellEnd"/>
      <w:proofErr w:type="gramEnd"/>
      <w:r>
        <w:t xml:space="preserve"> the query uses a property path expression to retrieve the list of higher taxa each taxon belongs to, and a </w:t>
      </w:r>
      <w:proofErr w:type="spellStart"/>
      <w:r>
        <w:t>Javascript</w:t>
      </w:r>
      <w:proofErr w:type="spellEnd"/>
      <w:r>
        <w:t xml:space="preserve"> script assembles those lists into a tree. The third panel displays the results of matching the author to author identifiers using external web services, in this case discovering the author’s ORCID id and entry in </w:t>
      </w:r>
      <w:proofErr w:type="spellStart"/>
      <w:r>
        <w:t>Wikidata</w:t>
      </w:r>
      <w:proofErr w:type="spellEnd"/>
      <w:r>
        <w:t>.</w:t>
      </w:r>
    </w:p>
    <w:p w14:paraId="23ACB5AC" w14:textId="77777777" w:rsidR="00A11C8A" w:rsidRDefault="00A11C8A"/>
    <w:p w14:paraId="33C24022" w14:textId="51B0E5D3" w:rsidR="0065360F" w:rsidRDefault="00246C2F">
      <w:pPr>
        <w:ind w:firstLine="432"/>
      </w:pPr>
      <w:r>
        <w:lastRenderedPageBreak/>
        <w:fldChar w:fldCharType="begin"/>
      </w:r>
      <w:r>
        <w:instrText xml:space="preserve"> REF _Ref531455987 </w:instrText>
      </w:r>
      <w:r>
        <w:fldChar w:fldCharType="separate"/>
      </w:r>
      <w:r w:rsidR="00B855A9">
        <w:t xml:space="preserve">Figure </w:t>
      </w:r>
      <w:r w:rsidR="00B855A9">
        <w:rPr>
          <w:noProof/>
        </w:rPr>
        <w:t>7</w:t>
      </w:r>
      <w:r>
        <w:rPr>
          <w:noProof/>
        </w:rPr>
        <w:fldChar w:fldCharType="end"/>
      </w:r>
      <w:r w:rsidR="00D9646C">
        <w:t xml:space="preserve"> </w:t>
      </w:r>
      <w:r w:rsidR="0054724B">
        <w:t xml:space="preserve">shows the view of a </w:t>
      </w:r>
      <w:proofErr w:type="spellStart"/>
      <w:r w:rsidR="0054724B">
        <w:t>taxon</w:t>
      </w:r>
      <w:proofErr w:type="spellEnd"/>
      <w:r w:rsidR="0054724B">
        <w:t xml:space="preserve">, in this case genus </w:t>
      </w:r>
      <w:proofErr w:type="spellStart"/>
      <w:r w:rsidR="0054724B" w:rsidRPr="00A11C8A">
        <w:rPr>
          <w:i/>
        </w:rPr>
        <w:t>Acupalpa</w:t>
      </w:r>
      <w:proofErr w:type="spellEnd"/>
      <w:r w:rsidR="0054724B">
        <w:t xml:space="preserve"> </w:t>
      </w:r>
      <w:proofErr w:type="spellStart"/>
      <w:r w:rsidR="0054724B">
        <w:t>Kröber</w:t>
      </w:r>
      <w:proofErr w:type="spellEnd"/>
      <w:r w:rsidR="0054724B">
        <w:t>,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5D1E7790" w:rsidR="0065360F" w:rsidRDefault="0054724B">
      <w:pPr>
        <w:ind w:firstLine="432"/>
      </w:pPr>
      <w:r>
        <w:t xml:space="preserve">Wherever possible, Ozymandias uses thumbnail images from ALA to illustrate taxa. However, many taxa lack images. </w:t>
      </w:r>
      <w:r w:rsidR="00246C2F">
        <w:fldChar w:fldCharType="begin"/>
      </w:r>
      <w:r w:rsidR="00246C2F">
        <w:instrText xml:space="preserve"> REF _Ref531456022 </w:instrText>
      </w:r>
      <w:r w:rsidR="00246C2F">
        <w:fldChar w:fldCharType="separate"/>
      </w:r>
      <w:r w:rsidR="00B855A9">
        <w:t xml:space="preserve">Figure </w:t>
      </w:r>
      <w:r w:rsidR="00B855A9">
        <w:rPr>
          <w:noProof/>
        </w:rPr>
        <w:t>8</w:t>
      </w:r>
      <w:r w:rsidR="00246C2F">
        <w:rPr>
          <w:noProof/>
        </w:rPr>
        <w:fldChar w:fldCharType="end"/>
      </w:r>
      <w:r w:rsidR="00D9646C">
        <w:t xml:space="preserve"> </w:t>
      </w:r>
      <w:r>
        <w:t xml:space="preserve">shows an example where the ALA has no image for a </w:t>
      </w:r>
      <w:proofErr w:type="spellStart"/>
      <w:r>
        <w:t>taxon</w:t>
      </w:r>
      <w:proofErr w:type="spellEnd"/>
      <w:r>
        <w:t xml:space="preserve">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Because the taxon, its name, the publication, and the figures in that publication extracted by the Biodiversity Literature Repository are all part of the knowledge graph, we can traverse the graph and discover that an image for that species was published in</w:t>
      </w:r>
      <w:r w:rsidR="00A11C8A">
        <w:t xml:space="preserve"> </w:t>
      </w:r>
      <w:r w:rsidR="00A11C8A">
        <w:fldChar w:fldCharType="begin"/>
      </w:r>
      <w:r w:rsidR="00A11C8A">
        <w:instrText xml:space="preserve"> ADDIN ZOTERO_ITEM CSL_CITATION {"citationID":"hs7jI7OI","properties":{"formattedCitation":"(Riedel &amp; T\\uc0\\u228{}nzler, 2016)","plainCitation":"(Riedel &amp; Tänzler, 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A11C8A">
        <w:fldChar w:fldCharType="separate"/>
      </w:r>
      <w:r w:rsidR="00A11C8A" w:rsidRPr="00A11C8A">
        <w:rPr>
          <w:rFonts w:eastAsia="Times New Roman"/>
        </w:rPr>
        <w:t>(Riedel &amp; Tänzler, 2016)</w:t>
      </w:r>
      <w:r w:rsidR="00A11C8A">
        <w:fldChar w:fldCharType="end"/>
      </w:r>
      <w:r w:rsidR="00A11C8A">
        <w:t xml:space="preserve"> </w:t>
      </w:r>
      <w:r>
        <w:t xml:space="preserve">. </w:t>
      </w:r>
    </w:p>
    <w:p w14:paraId="783D3B4A" w14:textId="77777777" w:rsidR="00A11C8A" w:rsidRDefault="00A11C8A"/>
    <w:p w14:paraId="601874ED" w14:textId="77777777" w:rsidR="0065360F" w:rsidRDefault="0054724B" w:rsidP="00A11C8A">
      <w:pPr>
        <w:pStyle w:val="Heading3"/>
      </w:pPr>
      <w:r>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246C2F">
      <w:pPr>
        <w:ind w:firstLine="432"/>
      </w:pPr>
      <w:r>
        <w:fldChar w:fldCharType="begin"/>
      </w:r>
      <w:r>
        <w:instrText xml:space="preserve"> REF _Ref531456074 </w:instrText>
      </w:r>
      <w:r>
        <w:fldChar w:fldCharType="separate"/>
      </w:r>
      <w:r w:rsidR="00B855A9">
        <w:t xml:space="preserve">Figure </w:t>
      </w:r>
      <w:r w:rsidR="00B855A9">
        <w:rPr>
          <w:noProof/>
        </w:rPr>
        <w:t>9</w:t>
      </w:r>
      <w:r>
        <w:rPr>
          <w:noProof/>
        </w:rPr>
        <w:fldChar w:fldCharType="end"/>
      </w:r>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2625F1D1" w14:textId="69058160" w:rsidR="0054724B" w:rsidRDefault="0054724B" w:rsidP="007A27DE">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proofErr w:type="spellStart"/>
      <w:r w:rsidR="00B63346">
        <w:t>Ebbe</w:t>
      </w:r>
      <w:proofErr w:type="spellEnd"/>
      <w:r w:rsidR="00B63346">
        <w:t xml:space="preserve"> Nielsen </w:t>
      </w:r>
      <w:r>
        <w:t>Challenge submission date). As more effort is expended on matching records the gap between the number of publications and the number of publications online is likely to decrease.</w:t>
      </w:r>
    </w:p>
    <w:p w14:paraId="64A97A22" w14:textId="77777777" w:rsidR="007A27DE" w:rsidRDefault="007A27DE" w:rsidP="007A27DE">
      <w:pPr>
        <w:ind w:firstLine="432"/>
      </w:pPr>
    </w:p>
    <w:p w14:paraId="21457268" w14:textId="77777777" w:rsidR="0065360F" w:rsidRDefault="0054724B" w:rsidP="00A11C8A">
      <w:pPr>
        <w:pStyle w:val="Heading3"/>
      </w:pPr>
      <w:r>
        <w:t>Linking authors to identifiers</w:t>
      </w:r>
    </w:p>
    <w:p w14:paraId="0042C026" w14:textId="77777777" w:rsidR="0065360F" w:rsidRDefault="0054724B">
      <w:r>
        <w:t>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w:t>
      </w:r>
      <w:r>
        <w:lastRenderedPageBreak/>
        <w:t>base shows that 346 (15%) of authors publishing in that time period have ORCID ids. This number is likely to be an underestimate as not all works in ORCID have DOIs (and 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4C49DD7D" w14:textId="486A2598" w:rsidR="00D9646C"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r w:rsidR="00246C2F">
        <w:fldChar w:fldCharType="begin"/>
      </w:r>
      <w:r w:rsidR="00246C2F">
        <w:instrText xml:space="preserve"> REF _Ref531455641 </w:instrText>
      </w:r>
      <w:r w:rsidR="00246C2F">
        <w:fldChar w:fldCharType="separate"/>
      </w:r>
      <w:r w:rsidR="00B855A9">
        <w:t xml:space="preserve">Figure </w:t>
      </w:r>
      <w:r w:rsidR="00B855A9">
        <w:rPr>
          <w:noProof/>
        </w:rPr>
        <w:t>10</w:t>
      </w:r>
      <w:r w:rsidR="00246C2F">
        <w:rPr>
          <w:noProof/>
        </w:rPr>
        <w:fldChar w:fldCharType="end"/>
      </w:r>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 xml:space="preserve">Proceedings of the </w:t>
      </w:r>
      <w:proofErr w:type="spellStart"/>
      <w:r w:rsidRPr="00A11C8A">
        <w:rPr>
          <w:i/>
        </w:rPr>
        <w:t>Linnean</w:t>
      </w:r>
      <w:proofErr w:type="spellEnd"/>
      <w:r w:rsidRPr="00A11C8A">
        <w:rPr>
          <w:i/>
        </w:rPr>
        <w:t xml:space="preserve">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the Commonwealth Scientific and Industrial Research Organisation (CSIRO) were the primary venues for taxonomic papers on the Australian fauna. However, the last decade has seen the spectacular rise of the “</w:t>
      </w:r>
      <w:proofErr w:type="spellStart"/>
      <w:r>
        <w:t>megajournal</w:t>
      </w:r>
      <w:proofErr w:type="spellEnd"/>
      <w:r>
        <w:t xml:space="preserve">” </w:t>
      </w:r>
      <w:proofErr w:type="spellStart"/>
      <w:r w:rsidRPr="00A11C8A">
        <w:rPr>
          <w:i/>
        </w:rPr>
        <w:t>Zootaxa</w:t>
      </w:r>
      <w:proofErr w:type="spellEnd"/>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proofErr w:type="spellStart"/>
      <w:r w:rsidRPr="00A11C8A">
        <w:rPr>
          <w:i/>
        </w:rPr>
        <w:t>Zootaxa</w:t>
      </w:r>
      <w:proofErr w:type="spellEnd"/>
      <w:r w:rsidR="00B63346">
        <w:t xml:space="preserve"> and, to a lesser extent</w:t>
      </w:r>
      <w:r>
        <w:t xml:space="preserve"> </w:t>
      </w:r>
      <w:proofErr w:type="spellStart"/>
      <w:r w:rsidRPr="00A11C8A">
        <w:rPr>
          <w:i/>
        </w:rPr>
        <w:t>Zookeys</w:t>
      </w:r>
      <w:proofErr w:type="spellEnd"/>
      <w:r w:rsidR="00B63346" w:rsidRPr="00B63346">
        <w:t>,</w:t>
      </w:r>
      <w:r>
        <w:t xml:space="preserve"> dominate.</w:t>
      </w:r>
    </w:p>
    <w:p w14:paraId="0920C007" w14:textId="77777777" w:rsidR="00791440" w:rsidRDefault="00791440"/>
    <w:p w14:paraId="48738231" w14:textId="77777777" w:rsidR="0065360F" w:rsidRDefault="0054724B" w:rsidP="00791440">
      <w:pPr>
        <w:pStyle w:val="Heading3"/>
      </w:pPr>
      <w:r>
        <w:t>Citations and taxonomy as long data</w:t>
      </w:r>
    </w:p>
    <w:p w14:paraId="51386E68" w14:textId="4F8FA7FB" w:rsidR="00D9646C" w:rsidRDefault="0054724B" w:rsidP="007A27DE">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r>
        <w:t xml:space="preserve">), but for many fields the older literature fades from importance. In contrast, the taxonomic literature is essentially ageless - any published work is potentially relevant. Part of this relevance reflects the importance 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4FD6F6C5" w14:textId="77777777" w:rsidR="007A27DE" w:rsidRDefault="007A27DE" w:rsidP="007A27DE"/>
    <w:p w14:paraId="3E48B9EC" w14:textId="0C55AF0F"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r w:rsidR="00246C2F">
        <w:fldChar w:fldCharType="begin"/>
      </w:r>
      <w:r w:rsidR="00246C2F">
        <w:instrText xml:space="preserve"> REF _Ref5314554</w:instrText>
      </w:r>
      <w:r w:rsidR="00246C2F">
        <w:instrText xml:space="preserve">63 </w:instrText>
      </w:r>
      <w:r w:rsidR="00246C2F">
        <w:fldChar w:fldCharType="separate"/>
      </w:r>
      <w:r w:rsidR="00B855A9" w:rsidRPr="00D9646C">
        <w:t>Figure</w:t>
      </w:r>
      <w:r w:rsidR="00B855A9">
        <w:t xml:space="preserve"> </w:t>
      </w:r>
      <w:r w:rsidR="00B855A9">
        <w:rPr>
          <w:noProof/>
        </w:rPr>
        <w:t>11</w:t>
      </w:r>
      <w:r w:rsidR="00246C2F">
        <w:rPr>
          <w:noProof/>
        </w:rPr>
        <w:fldChar w:fldCharType="end"/>
      </w:r>
      <w:r w:rsidR="00D9646C">
        <w:t>)</w:t>
      </w:r>
      <w:r>
        <w:t xml:space="preserve"> highlights the enduring value of the older taxonomic literature. </w:t>
      </w:r>
      <w:r>
        <w:lastRenderedPageBreak/>
        <w:t xml:space="preserve">If taxonomic work cited only recent publications then the points in </w:t>
      </w:r>
      <w:r w:rsidR="00246C2F">
        <w:fldChar w:fldCharType="begin"/>
      </w:r>
      <w:r w:rsidR="00246C2F">
        <w:instrText xml:space="preserve"> REF _Ref531455463 </w:instrText>
      </w:r>
      <w:r w:rsidR="00246C2F">
        <w:fldChar w:fldCharType="separate"/>
      </w:r>
      <w:r w:rsidR="00B855A9" w:rsidRPr="00D9646C">
        <w:t>Figure</w:t>
      </w:r>
      <w:r w:rsidR="00B855A9">
        <w:t xml:space="preserve"> </w:t>
      </w:r>
      <w:r w:rsidR="00B855A9">
        <w:rPr>
          <w:noProof/>
        </w:rPr>
        <w:t>11</w:t>
      </w:r>
      <w:r w:rsidR="00246C2F">
        <w:rPr>
          <w:noProof/>
        </w:rPr>
        <w:fldChar w:fldCharType="end"/>
      </w:r>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21A61C2F" w14:textId="2FA09BEA" w:rsidR="00356CEB" w:rsidRDefault="0054724B" w:rsidP="007A27DE">
      <w:r>
        <w:t xml:space="preserve">The knowledge graph enables exploration of the taxonomic history of any taxon of interest. </w:t>
      </w:r>
      <w:r w:rsidR="008F499C">
        <w:fldChar w:fldCharType="begin"/>
      </w:r>
      <w:r w:rsidR="006F6141">
        <w:instrText xml:space="preserve"> ADDIN ZOTERO_ITEM CSL_CITATION {"citationID":"dVyOVtst","properties":{"formattedCitation":"(Pullen, Jennings &amp; Oberprieler, 2014)","plainCitation":"(Pullen, Jennings &amp; Oberprieler, 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chema":"https://github.com/citation-style-language/schema/raw/master/csl-citation.json"} </w:instrText>
      </w:r>
      <w:r w:rsidR="008F499C">
        <w:fldChar w:fldCharType="separate"/>
      </w:r>
      <w:r w:rsidR="006F6141">
        <w:rPr>
          <w:noProof/>
        </w:rPr>
        <w:t>(Pullen, Jennings &amp; Oberprieler, 2014)</w:t>
      </w:r>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r w:rsidR="00246C2F">
        <w:fldChar w:fldCharType="begin"/>
      </w:r>
      <w:r w:rsidR="00246C2F">
        <w:instrText xml:space="preserve"> REF _Ref531455572 </w:instrText>
      </w:r>
      <w:r w:rsidR="00246C2F">
        <w:fldChar w:fldCharType="separate"/>
      </w:r>
      <w:r w:rsidR="00B855A9">
        <w:t xml:space="preserve">Figure </w:t>
      </w:r>
      <w:r w:rsidR="00B855A9">
        <w:rPr>
          <w:noProof/>
        </w:rPr>
        <w:t>12</w:t>
      </w:r>
      <w:r w:rsidR="00246C2F">
        <w:rPr>
          <w:noProof/>
        </w:rPr>
        <w:fldChar w:fldCharType="end"/>
      </w:r>
      <w:r>
        <w:t>) closely matches that reported by Pullen et al.</w:t>
      </w:r>
    </w:p>
    <w:p w14:paraId="26510169" w14:textId="77777777" w:rsidR="007A27DE" w:rsidRDefault="007A27DE" w:rsidP="007A27DE"/>
    <w:p w14:paraId="3A81AF78" w14:textId="6C9F1D41" w:rsidR="00356CEB" w:rsidRDefault="0054724B" w:rsidP="007A27DE">
      <w:pPr>
        <w:ind w:firstLine="432"/>
      </w:pPr>
      <w:r>
        <w:t>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Stork et al., 2008; Riedel &amp; Tänzler, 2016)</w:t>
      </w:r>
      <w:r w:rsidR="00356CEB">
        <w:fldChar w:fldCharType="end"/>
      </w:r>
    </w:p>
    <w:p w14:paraId="0F4E9A6A" w14:textId="77777777" w:rsidR="007A27DE" w:rsidRDefault="007A27DE" w:rsidP="007A27DE">
      <w:pPr>
        <w:ind w:firstLine="432"/>
      </w:pPr>
    </w:p>
    <w:p w14:paraId="1C356EE1" w14:textId="2AC97788"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w:t>
      </w:r>
      <w:proofErr w:type="spellStart"/>
      <w:r>
        <w:t>Camaenidae</w:t>
      </w:r>
      <w:proofErr w:type="spellEnd"/>
      <w:r>
        <w:t xml:space="preserve"> (</w:t>
      </w:r>
      <w:r w:rsidR="00246C2F">
        <w:fldChar w:fldCharType="begin"/>
      </w:r>
      <w:r w:rsidR="00246C2F">
        <w:instrText xml:space="preserve"> REF _Ref531456130 </w:instrText>
      </w:r>
      <w:r w:rsidR="00246C2F">
        <w:fldChar w:fldCharType="separate"/>
      </w:r>
      <w:r w:rsidR="00B855A9">
        <w:t xml:space="preserve">Figure </w:t>
      </w:r>
      <w:r w:rsidR="00B855A9">
        <w:rPr>
          <w:noProof/>
        </w:rPr>
        <w:t>13</w:t>
      </w:r>
      <w:r w:rsidR="00246C2F">
        <w:rPr>
          <w:noProof/>
        </w:rPr>
        <w:fldChar w:fldCharType="end"/>
      </w:r>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Köhler, 2010, 2011)</w:t>
      </w:r>
      <w:r w:rsidR="00356CEB">
        <w:fldChar w:fldCharType="end"/>
      </w:r>
      <w:r w:rsidR="00356CEB">
        <w:t xml:space="preserve"> </w:t>
      </w:r>
      <w:r>
        <w:t>a rate of discovery that shows no sign of declining.</w:t>
      </w:r>
    </w:p>
    <w:p w14:paraId="48EB70E0" w14:textId="77777777" w:rsidR="0065360F" w:rsidRDefault="0054724B" w:rsidP="00356CEB">
      <w:pPr>
        <w:pStyle w:val="Heading2"/>
      </w:pPr>
      <w:r>
        <w:t>Discussion</w:t>
      </w:r>
    </w:p>
    <w:p w14:paraId="0B5611A0" w14:textId="77777777" w:rsidR="0065360F" w:rsidRDefault="0054724B">
      <w:r>
        <w:t xml:space="preserve">Building a knowledge graph requires mapping textual representations of entities to identifiers that are shared across data sources (“strings to things”). Creating this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20D89C6A" w:rsidR="0065360F" w:rsidRDefault="0054724B">
      <w:pPr>
        <w:ind w:firstLine="432"/>
      </w:pPr>
      <w:r>
        <w:t xml:space="preserve">The underlying knowledge graph can be used to support queries exploring the history of taxonomic publishing and discovery. Some of these queries could be used to help prioritise future </w:t>
      </w:r>
      <w:r>
        <w:lastRenderedPageBreak/>
        <w:t>work. For example, the pattern of citations (</w:t>
      </w:r>
      <w:r w:rsidR="00246C2F">
        <w:fldChar w:fldCharType="begin"/>
      </w:r>
      <w:r w:rsidR="00246C2F">
        <w:instrText xml:space="preserve"> REF _Ref531455463 </w:instrText>
      </w:r>
      <w:r w:rsidR="00246C2F">
        <w:fldChar w:fldCharType="separate"/>
      </w:r>
      <w:r w:rsidR="00B855A9" w:rsidRPr="00D9646C">
        <w:t>Figure</w:t>
      </w:r>
      <w:r w:rsidR="00B855A9">
        <w:t xml:space="preserve"> </w:t>
      </w:r>
      <w:r w:rsidR="00B855A9">
        <w:rPr>
          <w:noProof/>
        </w:rPr>
        <w:t>11</w:t>
      </w:r>
      <w:r w:rsidR="00246C2F">
        <w:rPr>
          <w:noProof/>
        </w:rPr>
        <w:fldChar w:fldCharType="end"/>
      </w:r>
      <w:r>
        <w:t xml:space="preserve">)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4C600F6D" w:rsidR="0065360F" w:rsidRDefault="0054724B">
      <w:pPr>
        <w:ind w:firstLine="432"/>
      </w:pPr>
      <w:r>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 xml:space="preserve">d identification </w:t>
      </w:r>
      <w:r w:rsidR="00D9646C">
        <w:fldChar w:fldCharType="begin"/>
      </w:r>
      <w:r w:rsidR="00D9646C">
        <w:instrText xml:space="preserve"> ADDIN ZOTERO_ITEM CSL_CITATION {"citationID":"m3tFKuvq","properties":{"formattedCitation":"(Shorthouse)","plainCitation":"(Shorthouse)","noteIndex":0},"citationItems":[{"id":647,"uris":["http://zotero.org/users/4491854/items/YN2PCS2S"],"uri":["http://zotero.org/users/4491854/items/YN2PCS2S"],"itemData":{"id":647,"type":"webpage","title":"Bloodhound","abstract":"Claim the natural history specimens you collected or identified","URL":"https://bloodhound.shorthouse.net","language":"en","author":[{"family":"Shorthouse","given":"David P."}],"accessed":{"date-parts":[["2018",11,28]]}}}],"schema":"https://github.com/citation-style-language/schema/raw/master/csl-citation.json"} </w:instrText>
      </w:r>
      <w:r w:rsidR="00D9646C">
        <w:fldChar w:fldCharType="separate"/>
      </w:r>
      <w:r w:rsidR="00D9646C">
        <w:rPr>
          <w:noProof/>
        </w:rPr>
        <w:t>(Shorthouse)</w:t>
      </w:r>
      <w:r w:rsidR="00D9646C">
        <w:fldChar w:fldCharType="end"/>
      </w:r>
      <w:r w:rsidR="00D9646C">
        <w:t xml:space="preserve">. </w:t>
      </w:r>
      <w:r>
        <w:t>Perhaps the development of such tools 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6E59E0A0"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6E797888" w:rsidR="0065360F" w:rsidRDefault="0054724B">
      <w:pPr>
        <w:ind w:firstLine="432"/>
      </w:pPr>
      <w:r>
        <w:t>The Biodiversity Literature Repository highlights the potential of treating scientific articles not as monolithic entities but rather as assembles 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r w:rsidR="006F6141">
        <w:fldChar w:fldCharType="begin"/>
      </w:r>
      <w:r w:rsidR="006F6141">
        <w:instrText xml:space="preserve"> ADDIN ZOTERO_ITEM CSL_CITATION {"citationID":"ojvGR6lQ","properties":{"formattedCitation":"(\\uc0\\u8220{}Hypothes.is\\uc0\\u8221{})","plainCitation":"(“Hypothes.is”)","noteIndex":0},"citationItems":[{"id":651,"uris":["http://zotero.org/users/4491854/items/G5CAYDAF"],"uri":["http://zotero.org/users/4491854/items/G5CAYDAF"],"itemData":{"id":651,"type":"webpage","title":"Hypothes.is","container-title":"Hypothesis","abstract":"Annotate the web, with anyone, anywhere. \nWe’re a nonprofit on a mission to bring an open conversation over the whole web. Use Hypothesis right now to hold discussions, read socially, organize your research, and take personal notes. Get Started \nor see how it works.     \nSee","URL":"https://web.hypothes.is/","language":"en-US","accessed":{"date-parts":[["2018",11,28]]}}}],"schema":"https://github.com/citation-style-language/schema/raw/master/csl-citation.json"} </w:instrText>
      </w:r>
      <w:r w:rsidR="006F6141">
        <w:fldChar w:fldCharType="separate"/>
      </w:r>
      <w:r w:rsidR="006F6141" w:rsidRPr="006F6141">
        <w:rPr>
          <w:rFonts w:eastAsia="Times New Roman"/>
        </w:rPr>
        <w:t>(“Hypothes.is”)</w:t>
      </w:r>
      <w:r w:rsidR="006F6141">
        <w:fldChar w:fldCharType="end"/>
      </w:r>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lastRenderedPageBreak/>
        <w:t>The future of knowledge graphs</w:t>
      </w:r>
    </w:p>
    <w:p w14:paraId="43B0C321" w14:textId="77777777"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p>
    <w:p w14:paraId="4A23CF4A" w14:textId="77777777" w:rsidR="00C5659B" w:rsidRDefault="00C5659B"/>
    <w:p w14:paraId="6F3AA6CC" w14:textId="77777777" w:rsidR="0065360F" w:rsidRDefault="0054724B">
      <w:pPr>
        <w:ind w:firstLine="432"/>
      </w:pPr>
      <w:r>
        <w:t>There is a considerable cost involved in cross linking datasets, and to date the rewards for this effort are, perhaps, unclear. At the same time, there 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t>and in taxonomy in particular, that existing measures of the output of researchers, such as citations, are poor metrics of activity (cite citation papers).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Projects such as Scholia </w:t>
      </w:r>
      <w:r w:rsidR="00356CEB">
        <w:fldChar w:fldCharType="begin"/>
      </w:r>
      <w:r w:rsidR="00356CEB">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356CEB">
        <w:fldChar w:fldCharType="separate"/>
      </w:r>
      <w:r w:rsidR="00356CEB">
        <w:rPr>
          <w:noProof/>
        </w:rPr>
        <w:t>(Nielsen, Mietchen &amp; Willighagen, 2017)</w:t>
      </w:r>
      <w:r w:rsidR="00356CEB">
        <w:fldChar w:fldCharType="end"/>
      </w:r>
      <w:r>
        <w:t xml:space="preserve"> already demonstrate the potential of </w:t>
      </w:r>
      <w:proofErr w:type="spellStart"/>
      <w:r>
        <w:t>Wikidata</w:t>
      </w:r>
      <w:proofErr w:type="spellEnd"/>
      <w:r>
        <w:t xml:space="preserve"> to explore the output of scholars. 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77777777" w:rsidR="0065360F" w:rsidRDefault="0054724B">
      <w:pPr>
        <w:ind w:firstLine="432"/>
      </w:pPr>
      <w:r>
        <w:t>Beyond internal drivers, such as documenting the provenance of taxonomic information, and quantifying the contributions of researchers, there are also external drivers for considering k</w:t>
      </w:r>
      <w:r w:rsidR="00356CEB">
        <w:t xml:space="preserve">nowledge graphs. </w:t>
      </w:r>
      <w:proofErr w:type="spellStart"/>
      <w:r w:rsidR="00356CEB">
        <w:t>Wikidata</w:t>
      </w:r>
      <w:proofErr w:type="spellEnd"/>
      <w:r w:rsidR="00356CEB">
        <w:t xml:space="preserve">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w:t>
      </w:r>
      <w:proofErr w:type="spellStart"/>
      <w:r w:rsidR="00356CEB" w:rsidRPr="00356CEB">
        <w:rPr>
          <w:rFonts w:eastAsia="Times New Roman"/>
        </w:rPr>
        <w:t>Vrandečić</w:t>
      </w:r>
      <w:proofErr w:type="spellEnd"/>
      <w:r w:rsidR="00356CEB" w:rsidRPr="00356CEB">
        <w:rPr>
          <w:rFonts w:eastAsia="Times New Roman"/>
        </w:rPr>
        <w:t xml:space="preserve"> &amp; </w:t>
      </w:r>
      <w:proofErr w:type="spellStart"/>
      <w:r w:rsidR="00356CEB" w:rsidRPr="00356CEB">
        <w:rPr>
          <w:rFonts w:eastAsia="Times New Roman"/>
        </w:rPr>
        <w:t>Krötzsch</w:t>
      </w:r>
      <w:proofErr w:type="spellEnd"/>
      <w:r w:rsidR="00356CEB" w:rsidRPr="00356CEB">
        <w:rPr>
          <w:rFonts w:eastAsia="Times New Roman"/>
        </w:rPr>
        <w:t>, 2014)</w:t>
      </w:r>
      <w:r w:rsidR="00356CEB">
        <w:fldChar w:fldCharType="end"/>
      </w:r>
      <w:r>
        <w:t xml:space="preserve"> is an open, global knowledge graph with an enthusiastic community of editors, and many of the entities taxonomists care about are already included in the graph, such as taxa, people, and publications. This means that we can use </w:t>
      </w:r>
      <w:proofErr w:type="spellStart"/>
      <w:r>
        <w:t>Wikidata</w:t>
      </w:r>
      <w:proofErr w:type="spellEnd"/>
      <w:r>
        <w:t xml:space="preserve"> to help define the scope of a knowledge graph. Anyone constructing a knowledge graph rapidly runs into the problem of scope, in other words, when do you stop adding entities? Once </w:t>
      </w:r>
      <w:r>
        <w:lastRenderedPageBreak/>
        <w:t xml:space="preserve">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t>
      </w:r>
      <w:proofErr w:type="spellStart"/>
      <w:r>
        <w:t>Wikidata</w:t>
      </w:r>
      <w:proofErr w:type="spellEnd"/>
      <w:r>
        <w:t xml:space="preserve">. Hence a key part of the future development of biodiversity knowledge graphs will be to determine the extent to which </w:t>
      </w:r>
      <w:proofErr w:type="spellStart"/>
      <w:r>
        <w:t>Wikidata</w:t>
      </w:r>
      <w:proofErr w:type="spellEnd"/>
      <w:r>
        <w:t xml:space="preserve"> and its community can be responsible for managing biodiversity-related data.</w:t>
      </w:r>
    </w:p>
    <w:p w14:paraId="2513845C" w14:textId="77777777" w:rsidR="0065360F" w:rsidRDefault="0065360F">
      <w:pPr>
        <w:sectPr w:rsidR="0065360F" w:rsidSect="00E35B30">
          <w:footerReference w:type="default" r:id="rId6"/>
          <w:footnotePr>
            <w:numRestart w:val="eachSect"/>
          </w:footnotePr>
          <w:endnotePr>
            <w:pos w:val="sectEnd"/>
            <w:numFmt w:val="decimal"/>
            <w:numRestart w:val="eachSect"/>
          </w:endnotePr>
          <w:pgSz w:w="12240" w:h="15840"/>
          <w:pgMar w:top="1418" w:right="1418" w:bottom="1701" w:left="1418" w:header="0" w:footer="1134" w:gutter="0"/>
          <w:lnNumType w:countBy="1" w:restart="continuous"/>
          <w:cols w:space="720"/>
          <w:docGrid w:linePitch="326"/>
        </w:sectPr>
      </w:pPr>
    </w:p>
    <w:p w14:paraId="78C98A38" w14:textId="77777777" w:rsidR="0065360F" w:rsidRDefault="0054724B" w:rsidP="008F499C">
      <w:pPr>
        <w:pStyle w:val="Heading2"/>
      </w:pPr>
      <w:r>
        <w:lastRenderedPageBreak/>
        <w:t>Additional Information and Declarations</w:t>
      </w:r>
    </w:p>
    <w:p w14:paraId="66C88D83" w14:textId="77777777" w:rsidR="0065360F" w:rsidRDefault="0054724B" w:rsidP="008F499C">
      <w:pPr>
        <w:pStyle w:val="Heading3"/>
      </w:pPr>
      <w:r>
        <w:t>Competing Interests</w:t>
      </w:r>
    </w:p>
    <w:p w14:paraId="36E9CE81" w14:textId="77777777" w:rsidR="0065360F" w:rsidRDefault="0054724B">
      <w:r>
        <w:t>The author declares he has no competing interests.</w:t>
      </w:r>
    </w:p>
    <w:p w14:paraId="42A404A1" w14:textId="77777777" w:rsidR="0065360F" w:rsidRDefault="0054724B" w:rsidP="008F499C">
      <w:pPr>
        <w:pStyle w:val="Heading3"/>
      </w:pPr>
      <w:r>
        <w:t>Author Contributions</w:t>
      </w:r>
    </w:p>
    <w:p w14:paraId="29525F32" w14:textId="77777777" w:rsidR="0065360F" w:rsidRDefault="0054724B">
      <w:r>
        <w:t>Roderic D.M. Page conceived and designed the experiments, performed the experiments, analysed the data, contributed reagents/materials/analysis tools, wrote the paper.</w:t>
      </w:r>
    </w:p>
    <w:p w14:paraId="581AB84F" w14:textId="77777777" w:rsidR="0065360F" w:rsidRDefault="0054724B" w:rsidP="008F499C">
      <w:pPr>
        <w:pStyle w:val="Heading3"/>
      </w:pPr>
      <w:r>
        <w:t>Data Availability</w:t>
      </w:r>
    </w:p>
    <w:p w14:paraId="4FFFBA48" w14:textId="42E51201" w:rsidR="0065360F" w:rsidRDefault="00D9646C" w:rsidP="00D9646C">
      <w:r>
        <w:t xml:space="preserve">The Ozymandias web site is https://ozymandias-demo.herokuapp.com. This site includes a SPARQL interface to query the knowledge graph directly. Source code for the interface is available from GitHub </w:t>
      </w:r>
      <w:hyperlink r:id="rId7" w:history="1">
        <w:r w:rsidR="006F6141" w:rsidRPr="0083550C">
          <w:rPr>
            <w:rStyle w:val="Hyperlink"/>
          </w:rPr>
          <w:t>https://github.com/rdmpage/ozymandias-demo</w:t>
        </w:r>
      </w:hyperlink>
      <w:r w:rsidR="006F6141">
        <w:t xml:space="preserve">. </w:t>
      </w:r>
      <w:r>
        <w:t xml:space="preserve">Source code for the scripts used to harvest and clean the data used to populate the knowledge graph </w:t>
      </w:r>
      <w:r w:rsidR="006F6141">
        <w:t>is</w:t>
      </w:r>
      <w:r>
        <w:t xml:space="preserve"> available from https://github.com/rdmpage/</w:t>
      </w:r>
      <w:r w:rsidRPr="00D9646C">
        <w:t>oz-afd-export</w:t>
      </w:r>
      <w:r>
        <w:t>, https://github.com/rdmpage/</w:t>
      </w:r>
      <w:r w:rsidRPr="00D9646C">
        <w:t>oz-ala-harvest</w:t>
      </w:r>
      <w:r>
        <w:t>, https://github.com/rdmpage/</w:t>
      </w:r>
      <w:r w:rsidRPr="00D9646C">
        <w:t>oz-csl</w:t>
      </w:r>
      <w:r>
        <w:t>, and https://github.com/rdmpage/oz-wikispecies.</w:t>
      </w:r>
    </w:p>
    <w:p w14:paraId="209A3CBE" w14:textId="77777777" w:rsidR="0065360F" w:rsidRDefault="0054724B" w:rsidP="008F499C">
      <w:pPr>
        <w:pStyle w:val="Heading3"/>
      </w:pPr>
      <w:r>
        <w:t>Funding</w:t>
      </w:r>
    </w:p>
    <w:p w14:paraId="5818FDAB" w14:textId="77777777" w:rsidR="0065360F" w:rsidRDefault="0054724B">
      <w:r>
        <w:t xml:space="preserve">The work described here was an entry in the Global Biodiversity Information Facility 2018 </w:t>
      </w:r>
      <w:proofErr w:type="spellStart"/>
      <w:r>
        <w:t>Ebbe</w:t>
      </w:r>
      <w:proofErr w:type="spellEnd"/>
      <w:r>
        <w:t xml:space="preserve"> Nielsen Challenge. GBIF had no role in study design, data collection and analysis, decision to publish, or preparation of the manuscript.</w:t>
      </w:r>
    </w:p>
    <w:p w14:paraId="51C86F3F" w14:textId="77777777" w:rsidR="0065360F" w:rsidRDefault="0065360F">
      <w:pPr>
        <w:sectPr w:rsidR="0065360F">
          <w:footerReference w:type="default" r:id="rId8"/>
          <w:footnotePr>
            <w:numRestart w:val="eachSect"/>
          </w:footnotePr>
          <w:endnotePr>
            <w:pos w:val="sectEnd"/>
            <w:numFmt w:val="decimal"/>
            <w:numRestart w:val="eachSect"/>
          </w:endnotePr>
          <w:pgSz w:w="11900" w:h="16840"/>
          <w:pgMar w:top="1417" w:right="1417" w:bottom="1700" w:left="1417" w:header="0" w:footer="1133" w:gutter="0"/>
          <w:cols w:space="720"/>
        </w:sectPr>
      </w:pPr>
    </w:p>
    <w:p w14:paraId="1160B3D5" w14:textId="77777777" w:rsidR="0065360F" w:rsidRDefault="0054724B" w:rsidP="008F499C">
      <w:pPr>
        <w:pStyle w:val="Heading2"/>
      </w:pPr>
      <w:r>
        <w:lastRenderedPageBreak/>
        <w:t>Acknowledgements</w:t>
      </w:r>
    </w:p>
    <w:p w14:paraId="45DFB417" w14:textId="77777777" w:rsidR="0065360F" w:rsidRDefault="0054724B">
      <w:r>
        <w:t xml:space="preserve">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w:t>
      </w:r>
      <w:proofErr w:type="spellStart"/>
      <w:r>
        <w:t>Ebbe</w:t>
      </w:r>
      <w:proofErr w:type="spellEnd"/>
      <w:r>
        <w:t xml:space="preserve"> Nielsen Challenge which gave me a hard deadline to work towards. I also thank Steve </w:t>
      </w:r>
      <w:proofErr w:type="spellStart"/>
      <w:r>
        <w:t>Baskauf</w:t>
      </w:r>
      <w:proofErr w:type="spellEnd"/>
      <w:r>
        <w:t xml:space="preserve"> and Joel Sachs for feedback on the project, and for invitations to present Ozymandias to their colleagues.</w:t>
      </w:r>
    </w:p>
    <w:p w14:paraId="320CBBA9" w14:textId="77777777" w:rsidR="008F499C" w:rsidRDefault="008F499C"/>
    <w:p w14:paraId="57431767" w14:textId="287D2A2B" w:rsidR="008F499C" w:rsidRDefault="008F499C" w:rsidP="008F499C">
      <w:pPr>
        <w:pStyle w:val="Heading2"/>
      </w:pPr>
      <w:r>
        <w:t>References</w:t>
      </w:r>
    </w:p>
    <w:p w14:paraId="4C243270" w14:textId="77777777" w:rsidR="00452476" w:rsidRPr="00452476" w:rsidRDefault="008F499C" w:rsidP="00452476">
      <w:pPr>
        <w:pStyle w:val="Bibliography"/>
      </w:pPr>
      <w:r>
        <w:fldChar w:fldCharType="begin"/>
      </w:r>
      <w:r w:rsidR="006F6141">
        <w:instrText xml:space="preserve"> ADDIN ZOTERO_BIBL {"uncited":[],"omitted":[],"custom":[]} CSL_BIBLIOGRAPHY </w:instrText>
      </w:r>
      <w:r>
        <w:fldChar w:fldCharType="separate"/>
      </w:r>
      <w:r w:rsidR="00452476" w:rsidRPr="00452476">
        <w:t xml:space="preserve">Altmetric. </w:t>
      </w:r>
      <w:r w:rsidR="00452476" w:rsidRPr="00452476">
        <w:rPr>
          <w:i/>
          <w:iCs/>
        </w:rPr>
        <w:t>Available at</w:t>
      </w:r>
      <w:r w:rsidR="00452476" w:rsidRPr="00452476">
        <w:t xml:space="preserve"> </w:t>
      </w:r>
      <w:r w:rsidR="00452476" w:rsidRPr="00452476">
        <w:rPr>
          <w:i/>
          <w:iCs/>
        </w:rPr>
        <w:t>https://www.altmetric.com/</w:t>
      </w:r>
      <w:r w:rsidR="00452476" w:rsidRPr="00452476">
        <w:t xml:space="preserve"> (accessed November 28, 2018).</w:t>
      </w:r>
    </w:p>
    <w:p w14:paraId="23AFBD65" w14:textId="77777777" w:rsidR="00452476" w:rsidRPr="00452476" w:rsidRDefault="00452476" w:rsidP="00452476">
      <w:pPr>
        <w:pStyle w:val="Bibliography"/>
      </w:pPr>
      <w:r w:rsidRPr="00452476">
        <w:t xml:space="preserve">Atlas of Living Australia. </w:t>
      </w:r>
      <w:r w:rsidRPr="00452476">
        <w:rPr>
          <w:i/>
          <w:iCs/>
        </w:rPr>
        <w:t>Available at</w:t>
      </w:r>
      <w:r w:rsidRPr="00452476">
        <w:t xml:space="preserve"> </w:t>
      </w:r>
      <w:r w:rsidRPr="00452476">
        <w:rPr>
          <w:i/>
          <w:iCs/>
        </w:rPr>
        <w:t>https://www.ala.org.au/</w:t>
      </w:r>
      <w:r w:rsidRPr="00452476">
        <w:t xml:space="preserve"> (accessed November 27, 2018).</w:t>
      </w:r>
    </w:p>
    <w:p w14:paraId="280182D7" w14:textId="77777777" w:rsidR="00452476" w:rsidRPr="00452476" w:rsidRDefault="00452476" w:rsidP="00452476">
      <w:pPr>
        <w:pStyle w:val="Bibliography"/>
      </w:pPr>
      <w:r w:rsidRPr="00452476">
        <w:t xml:space="preserve">Australian Faunal Directory. </w:t>
      </w:r>
      <w:r w:rsidRPr="00452476">
        <w:rPr>
          <w:i/>
          <w:iCs/>
        </w:rPr>
        <w:t>Available at</w:t>
      </w:r>
      <w:r w:rsidRPr="00452476">
        <w:t xml:space="preserve"> </w:t>
      </w:r>
      <w:r w:rsidRPr="00452476">
        <w:rPr>
          <w:i/>
          <w:iCs/>
        </w:rPr>
        <w:t>https://biodiversity.org.au/afd/home</w:t>
      </w:r>
      <w:r w:rsidRPr="00452476">
        <w:t xml:space="preserve"> (accessed November 27, 2018).</w:t>
      </w:r>
    </w:p>
    <w:p w14:paraId="5D053FF4" w14:textId="77777777" w:rsidR="00452476" w:rsidRPr="00452476" w:rsidRDefault="00452476" w:rsidP="00452476">
      <w:pPr>
        <w:pStyle w:val="Bibliography"/>
      </w:pPr>
      <w:r w:rsidRPr="00452476">
        <w:t xml:space="preserve">Bebber DP, Wood JRI, Barker C, Scotland RW. 2013. Author inflation masks global capacity for species discovery in flowering plants. </w:t>
      </w:r>
      <w:r w:rsidRPr="00452476">
        <w:rPr>
          <w:i/>
          <w:iCs/>
        </w:rPr>
        <w:t>New Phytologist</w:t>
      </w:r>
      <w:r w:rsidRPr="00452476">
        <w:t xml:space="preserve"> 201:700–706. DOI: 10.1111/nph.12522.</w:t>
      </w:r>
    </w:p>
    <w:p w14:paraId="2D736948" w14:textId="77777777" w:rsidR="00452476" w:rsidRPr="00452476" w:rsidRDefault="00452476" w:rsidP="00452476">
      <w:pPr>
        <w:pStyle w:val="Bibliography"/>
      </w:pPr>
      <w:r w:rsidRPr="00452476">
        <w:t xml:space="preserve">Biodiversity Literature Repository. </w:t>
      </w:r>
      <w:r w:rsidRPr="00452476">
        <w:rPr>
          <w:i/>
          <w:iCs/>
        </w:rPr>
        <w:t>Available at</w:t>
      </w:r>
      <w:r w:rsidRPr="00452476">
        <w:t xml:space="preserve"> </w:t>
      </w:r>
      <w:r w:rsidRPr="00452476">
        <w:rPr>
          <w:i/>
          <w:iCs/>
        </w:rPr>
        <w:t>http://plazi.org/resources/bibliography-of-life-bol/biodiversity-literature-repository-blr/</w:t>
      </w:r>
      <w:r w:rsidRPr="00452476">
        <w:t xml:space="preserve"> (accessed November 28, 2018).</w:t>
      </w:r>
    </w:p>
    <w:p w14:paraId="3F9AA960" w14:textId="77777777" w:rsidR="00452476" w:rsidRPr="00452476" w:rsidRDefault="00452476" w:rsidP="00452476">
      <w:pPr>
        <w:pStyle w:val="Bibliography"/>
      </w:pPr>
      <w:r w:rsidRPr="00452476">
        <w:t xml:space="preserve">Bohannon J. 2017. Vast set of public CVs reveals the world’s most migratory scientists. </w:t>
      </w:r>
      <w:r w:rsidRPr="00452476">
        <w:rPr>
          <w:i/>
          <w:iCs/>
        </w:rPr>
        <w:t>Science</w:t>
      </w:r>
      <w:r w:rsidRPr="00452476">
        <w:t>. DOI: 10.1126/science.aal1189.</w:t>
      </w:r>
    </w:p>
    <w:p w14:paraId="2B60A6E3" w14:textId="77777777" w:rsidR="00452476" w:rsidRPr="00452476" w:rsidRDefault="00452476" w:rsidP="00452476">
      <w:pPr>
        <w:pStyle w:val="Bibliography"/>
      </w:pPr>
      <w:r w:rsidRPr="00452476">
        <w:t xml:space="preserve">Bollacker K, Evans C, Paritosh P, Sturge T, Taylor J. 2008. Freebase: A Collaboratively Created Graph Database for Structuring Human Knowledge. In: </w:t>
      </w:r>
      <w:r w:rsidRPr="00452476">
        <w:rPr>
          <w:i/>
          <w:iCs/>
        </w:rPr>
        <w:t>Proceedings of the 2008 ACM SIGMOD International Conference on Management of Data</w:t>
      </w:r>
      <w:r w:rsidRPr="00452476">
        <w:t>. SIGMOD ’08. New York, NY, USA: ACM, 1247–1250. DOI: 10.1145/1376616.1376746.</w:t>
      </w:r>
    </w:p>
    <w:p w14:paraId="35EF123B" w14:textId="77777777" w:rsidR="00452476" w:rsidRPr="00452476" w:rsidRDefault="00452476" w:rsidP="00452476">
      <w:pPr>
        <w:pStyle w:val="Bibliography"/>
      </w:pPr>
      <w:r w:rsidRPr="00452476">
        <w:t xml:space="preserve">Costello MJ, Wilson S, Houlding B. 2013. More Taxonomists Describing Significantly Fewer Species per Unit Effort May Indicate That Most Species Have Been Discovered. </w:t>
      </w:r>
      <w:r w:rsidRPr="00452476">
        <w:rPr>
          <w:i/>
          <w:iCs/>
        </w:rPr>
        <w:t>Systematic Biology</w:t>
      </w:r>
      <w:r w:rsidRPr="00452476">
        <w:t xml:space="preserve"> 62:616–624. DOI: 10.1093/sysbio/syt024.</w:t>
      </w:r>
    </w:p>
    <w:p w14:paraId="2F9B2B04" w14:textId="77777777" w:rsidR="00452476" w:rsidRPr="00452476" w:rsidRDefault="00452476" w:rsidP="00452476">
      <w:pPr>
        <w:pStyle w:val="Bibliography"/>
      </w:pPr>
      <w:r w:rsidRPr="00452476">
        <w:t xml:space="preserve">CrossRef. </w:t>
      </w:r>
      <w:r w:rsidRPr="00452476">
        <w:rPr>
          <w:i/>
          <w:iCs/>
        </w:rPr>
        <w:t>Available at</w:t>
      </w:r>
      <w:r w:rsidRPr="00452476">
        <w:t xml:space="preserve"> </w:t>
      </w:r>
      <w:r w:rsidRPr="00452476">
        <w:rPr>
          <w:i/>
          <w:iCs/>
        </w:rPr>
        <w:t>https://www.crossref.org/</w:t>
      </w:r>
      <w:r w:rsidRPr="00452476">
        <w:t xml:space="preserve"> (accessed November 27, 2018).</w:t>
      </w:r>
    </w:p>
    <w:p w14:paraId="6ECDFA2A" w14:textId="77777777" w:rsidR="00452476" w:rsidRPr="00452476" w:rsidRDefault="00452476" w:rsidP="00452476">
      <w:pPr>
        <w:pStyle w:val="Bibliography"/>
      </w:pPr>
      <w:r w:rsidRPr="00452476">
        <w:t xml:space="preserve">Douglas R. Dechow, Daniele C. Struppa (eds.). 2015. Intertwingled: The work and influence of Ted Nelson. </w:t>
      </w:r>
      <w:r w:rsidRPr="00452476">
        <w:rPr>
          <w:i/>
          <w:iCs/>
        </w:rPr>
        <w:t>History of Computing</w:t>
      </w:r>
      <w:r w:rsidRPr="00452476">
        <w:t>. DOI: 10.1007/978-3-319-16925-5.</w:t>
      </w:r>
    </w:p>
    <w:p w14:paraId="6F03028F" w14:textId="77777777" w:rsidR="00452476" w:rsidRPr="00452476" w:rsidRDefault="00452476" w:rsidP="00452476">
      <w:pPr>
        <w:pStyle w:val="Bibliography"/>
      </w:pPr>
      <w:r w:rsidRPr="00452476">
        <w:t xml:space="preserve">Egloff W, Agosti D, Kishor P, Patterson D, Miller J. 2017. Copyright and the Use of Images as Biodiversity Data. </w:t>
      </w:r>
      <w:r w:rsidRPr="00452476">
        <w:rPr>
          <w:i/>
          <w:iCs/>
        </w:rPr>
        <w:t>Research Ideas and Outcomes</w:t>
      </w:r>
      <w:r w:rsidRPr="00452476">
        <w:t xml:space="preserve"> 3:e12502. DOI: 10.3897/rio.3.e12502.</w:t>
      </w:r>
    </w:p>
    <w:p w14:paraId="618617F7" w14:textId="77777777" w:rsidR="00452476" w:rsidRPr="00452476" w:rsidRDefault="00452476" w:rsidP="00452476">
      <w:pPr>
        <w:pStyle w:val="Bibliography"/>
      </w:pPr>
      <w:r w:rsidRPr="00452476">
        <w:t xml:space="preserve">Franz NM, Sterner BW. 2018. To increase trust, change the social design behind aggregated biodiversity data. </w:t>
      </w:r>
      <w:r w:rsidRPr="00452476">
        <w:rPr>
          <w:i/>
          <w:iCs/>
        </w:rPr>
        <w:t>Database</w:t>
      </w:r>
      <w:r w:rsidRPr="00452476">
        <w:t xml:space="preserve"> 2018. DOI: 10.1093/database/bax100.</w:t>
      </w:r>
    </w:p>
    <w:p w14:paraId="70524DD9" w14:textId="77777777" w:rsidR="00452476" w:rsidRPr="00452476" w:rsidRDefault="00452476" w:rsidP="00452476">
      <w:pPr>
        <w:pStyle w:val="Bibliography"/>
      </w:pPr>
      <w:r w:rsidRPr="00452476">
        <w:t xml:space="preserve">Godfray HCJ. 2007. Linnaeus in the information age. </w:t>
      </w:r>
      <w:r w:rsidRPr="00452476">
        <w:rPr>
          <w:i/>
          <w:iCs/>
        </w:rPr>
        <w:t>Nature</w:t>
      </w:r>
      <w:r w:rsidRPr="00452476">
        <w:t xml:space="preserve"> 446:259–260. DOI: 10.1038/446259a.</w:t>
      </w:r>
    </w:p>
    <w:p w14:paraId="208165FC" w14:textId="77777777" w:rsidR="00452476" w:rsidRPr="00452476" w:rsidRDefault="00452476" w:rsidP="00452476">
      <w:pPr>
        <w:pStyle w:val="Bibliography"/>
      </w:pPr>
      <w:r w:rsidRPr="00452476">
        <w:lastRenderedPageBreak/>
        <w:t xml:space="preserve">Grieneisen ML, Zhan Y, Potter D, Zhang M. 2014. Biodiversity, Taxonomic Infrastructure, International Collaboration, and New Species Discovery. </w:t>
      </w:r>
      <w:r w:rsidRPr="00452476">
        <w:rPr>
          <w:i/>
          <w:iCs/>
        </w:rPr>
        <w:t>BioScience</w:t>
      </w:r>
      <w:r w:rsidRPr="00452476">
        <w:t xml:space="preserve"> 64:322–332. DOI: 10.1093/biosci/biu035.</w:t>
      </w:r>
    </w:p>
    <w:p w14:paraId="1F323A9B" w14:textId="77777777" w:rsidR="00452476" w:rsidRPr="00452476" w:rsidRDefault="00452476" w:rsidP="00452476">
      <w:pPr>
        <w:pStyle w:val="Bibliography"/>
      </w:pPr>
      <w:r w:rsidRPr="00452476">
        <w:t xml:space="preserve">Haak LL, Meadows A, Brown J. 2018. Using ORCID, DOI, and Other Open Identifiers in Research Evaluation. </w:t>
      </w:r>
      <w:r w:rsidRPr="00452476">
        <w:rPr>
          <w:i/>
          <w:iCs/>
        </w:rPr>
        <w:t>Frontiers in Research Metrics and Analytics</w:t>
      </w:r>
      <w:r w:rsidRPr="00452476">
        <w:t xml:space="preserve"> 3. DOI: 10.3389/frma.2018.00028.</w:t>
      </w:r>
    </w:p>
    <w:p w14:paraId="64FF1FC7" w14:textId="77777777" w:rsidR="00452476" w:rsidRPr="00452476" w:rsidRDefault="00452476" w:rsidP="00452476">
      <w:pPr>
        <w:pStyle w:val="Bibliography"/>
      </w:pPr>
      <w:r w:rsidRPr="00452476">
        <w:t xml:space="preserve">Hypothes.is. </w:t>
      </w:r>
      <w:r w:rsidRPr="00452476">
        <w:rPr>
          <w:i/>
          <w:iCs/>
        </w:rPr>
        <w:t>Available at</w:t>
      </w:r>
      <w:r w:rsidRPr="00452476">
        <w:t xml:space="preserve"> </w:t>
      </w:r>
      <w:r w:rsidRPr="00452476">
        <w:rPr>
          <w:i/>
          <w:iCs/>
        </w:rPr>
        <w:t>https://web.hypothes.is/</w:t>
      </w:r>
      <w:r w:rsidRPr="00452476">
        <w:t xml:space="preserve"> (accessed November 28, 2018).</w:t>
      </w:r>
    </w:p>
    <w:p w14:paraId="2A72FC79" w14:textId="77777777" w:rsidR="00452476" w:rsidRPr="00452476" w:rsidRDefault="00452476" w:rsidP="00452476">
      <w:pPr>
        <w:pStyle w:val="Bibliography"/>
      </w:pPr>
      <w:r w:rsidRPr="00452476">
        <w:t xml:space="preserve">Joppa LN, Roberts DL, Pimm SL. 2011. The population ecology and social behaviour of taxonomists. </w:t>
      </w:r>
      <w:r w:rsidRPr="00452476">
        <w:rPr>
          <w:i/>
          <w:iCs/>
        </w:rPr>
        <w:t>Trends in Ecology &amp; Evolution</w:t>
      </w:r>
      <w:r w:rsidRPr="00452476">
        <w:t xml:space="preserve"> 26:551–553. DOI: 10.1016/j.tree.2011.07.010.</w:t>
      </w:r>
    </w:p>
    <w:p w14:paraId="184C6602" w14:textId="77777777" w:rsidR="00452476" w:rsidRPr="00452476" w:rsidRDefault="00452476" w:rsidP="00452476">
      <w:pPr>
        <w:pStyle w:val="Bibliography"/>
      </w:pPr>
      <w:r w:rsidRPr="00452476">
        <w:t xml:space="preserve">Kennedy J, Hyam R, Kukla R, Paterson T. 2006. Standard Data Model Representation for Taxonomic Information. </w:t>
      </w:r>
      <w:r w:rsidRPr="00452476">
        <w:rPr>
          <w:i/>
          <w:iCs/>
        </w:rPr>
        <w:t>OMICS: A Journal of Integrative Biology</w:t>
      </w:r>
      <w:r w:rsidRPr="00452476">
        <w:t xml:space="preserve"> 10:220–230. DOI: 10.1089/omi.2006.10.220.</w:t>
      </w:r>
    </w:p>
    <w:p w14:paraId="45F2091B" w14:textId="77777777" w:rsidR="00452476" w:rsidRPr="00452476" w:rsidRDefault="00452476" w:rsidP="00452476">
      <w:pPr>
        <w:pStyle w:val="Bibliography"/>
      </w:pPr>
      <w:r w:rsidRPr="00452476">
        <w:t xml:space="preserve">Köhler F. 2010. Uncovering local endemism in the Kimberley, Western Australia: description of new species of the genus Amplirhagada Iredale, 1933 (Pulmonata: Camaenidae). </w:t>
      </w:r>
      <w:r w:rsidRPr="00452476">
        <w:rPr>
          <w:i/>
          <w:iCs/>
        </w:rPr>
        <w:t>Records of the Australian Museum</w:t>
      </w:r>
      <w:r w:rsidRPr="00452476">
        <w:t xml:space="preserve"> 62:217–284. DOI: 10.3853/j.0067-1975.62.2010.1554.</w:t>
      </w:r>
    </w:p>
    <w:p w14:paraId="71543B5B" w14:textId="77777777" w:rsidR="00452476" w:rsidRPr="00452476" w:rsidRDefault="00452476" w:rsidP="00452476">
      <w:pPr>
        <w:pStyle w:val="Bibliography"/>
      </w:pPr>
      <w:r w:rsidRPr="00452476">
        <w:t xml:space="preserve">Köhler F. 2011. Descriptions of new species of the diverse and endemic land snail Amplirhagada Iredale, 1933 from rainforest patches across the Kimberley, Western Australia (Pulmonata: Camaenidae). </w:t>
      </w:r>
      <w:r w:rsidRPr="00452476">
        <w:rPr>
          <w:i/>
          <w:iCs/>
        </w:rPr>
        <w:t>Records of the Australian Museum</w:t>
      </w:r>
      <w:r w:rsidRPr="00452476">
        <w:t xml:space="preserve"> 63:167–202. DOI: 10.3853/j.0067-1975.63.2011.1581.</w:t>
      </w:r>
    </w:p>
    <w:p w14:paraId="4775F723" w14:textId="77777777" w:rsidR="00452476" w:rsidRPr="00452476" w:rsidRDefault="00452476" w:rsidP="00452476">
      <w:pPr>
        <w:pStyle w:val="Bibliography"/>
      </w:pPr>
      <w:r w:rsidRPr="00452476">
        <w:t xml:space="preserve">May RM. 1988. How Many Species Are There on Earth? </w:t>
      </w:r>
      <w:r w:rsidRPr="00452476">
        <w:rPr>
          <w:i/>
          <w:iCs/>
        </w:rPr>
        <w:t>Science</w:t>
      </w:r>
      <w:r w:rsidRPr="00452476">
        <w:t xml:space="preserve"> 241:1441–1449. DOI: 10.1126/science.241.4872.1441.</w:t>
      </w:r>
    </w:p>
    <w:p w14:paraId="1396D4E8" w14:textId="77777777" w:rsidR="00452476" w:rsidRPr="00452476" w:rsidRDefault="00452476" w:rsidP="00452476">
      <w:pPr>
        <w:pStyle w:val="Bibliography"/>
      </w:pPr>
      <w:r w:rsidRPr="00452476">
        <w:t xml:space="preserve">McDade LA, Maddison DR, Guralnick R, Piwowar HA, Jameson ML, Helgen KM, Herendeen PS, Hill A, Vis ML. 2011. Biology Needs a Modern Assessment System for Professional Productivity. </w:t>
      </w:r>
      <w:r w:rsidRPr="00452476">
        <w:rPr>
          <w:i/>
          <w:iCs/>
        </w:rPr>
        <w:t>BioScience</w:t>
      </w:r>
      <w:r w:rsidRPr="00452476">
        <w:t xml:space="preserve"> 61:619–625. DOI: 10.1525/bio.2011.61.8.8.</w:t>
      </w:r>
    </w:p>
    <w:p w14:paraId="1C727DEF" w14:textId="77777777" w:rsidR="00452476" w:rsidRPr="00452476" w:rsidRDefault="00452476" w:rsidP="00452476">
      <w:pPr>
        <w:pStyle w:val="Bibliography"/>
      </w:pPr>
      <w:r w:rsidRPr="00452476">
        <w:t xml:space="preserve">Mesibov R. 2014. A dataset for examining trends in publication of new Australian insects. </w:t>
      </w:r>
      <w:r w:rsidRPr="00452476">
        <w:rPr>
          <w:i/>
          <w:iCs/>
        </w:rPr>
        <w:t>Biodiversity Data Journal</w:t>
      </w:r>
      <w:r w:rsidRPr="00452476">
        <w:t xml:space="preserve"> 2:e1160. DOI: 10.3897/BDJ.2.e1160.</w:t>
      </w:r>
    </w:p>
    <w:p w14:paraId="6F55EF65" w14:textId="77777777" w:rsidR="00452476" w:rsidRPr="00452476" w:rsidRDefault="00452476" w:rsidP="00452476">
      <w:pPr>
        <w:pStyle w:val="Bibliography"/>
      </w:pPr>
      <w:r w:rsidRPr="00452476">
        <w:t xml:space="preserve">Michel F, Gargominy O, Tercerie S, Faron Zucker C. 2017. A Model to Represent Nomenclatural and Taxonomic Information as Linked Data. Application to the French Taxonomic Register, TAXREF. In: </w:t>
      </w:r>
      <w:r w:rsidRPr="00452476">
        <w:rPr>
          <w:i/>
          <w:iCs/>
        </w:rPr>
        <w:t>S4Biodiv 2017 - 2nd International Workshop on Semantics for Biodiversity co-located with ISWC 2017</w:t>
      </w:r>
      <w:r w:rsidRPr="00452476">
        <w:t>. Vienna, Austria, 1–12.</w:t>
      </w:r>
    </w:p>
    <w:p w14:paraId="4ECDF106" w14:textId="77777777" w:rsidR="00452476" w:rsidRPr="00452476" w:rsidRDefault="00452476" w:rsidP="00452476">
      <w:pPr>
        <w:pStyle w:val="Bibliography"/>
      </w:pPr>
      <w:r w:rsidRPr="00452476">
        <w:t xml:space="preserve">Nakabo T. 1982. REVISION OF GENERA OF THE DRAGONETS (PISCES : CALLIONYMIDAE). </w:t>
      </w:r>
      <w:r w:rsidRPr="00452476">
        <w:rPr>
          <w:i/>
          <w:iCs/>
        </w:rPr>
        <w:t>Publications of the Seto Marine Biological Laboratory</w:t>
      </w:r>
      <w:r w:rsidRPr="00452476">
        <w:t xml:space="preserve"> 27:77–131. DOI: 10.5134/176044.</w:t>
      </w:r>
    </w:p>
    <w:p w14:paraId="4DA44C6B" w14:textId="77777777" w:rsidR="00452476" w:rsidRPr="00452476" w:rsidRDefault="00452476" w:rsidP="00452476">
      <w:pPr>
        <w:pStyle w:val="Bibliography"/>
      </w:pPr>
      <w:r w:rsidRPr="00452476">
        <w:t xml:space="preserve">Nielsen FÅ, Mietchen D, Willighagen E. 2017. Scholia, Scientometrics and Wikidata. </w:t>
      </w:r>
      <w:r w:rsidRPr="00452476">
        <w:rPr>
          <w:i/>
          <w:iCs/>
        </w:rPr>
        <w:t>Lecture Notes in Computer Science</w:t>
      </w:r>
      <w:r w:rsidRPr="00452476">
        <w:t>:237–259. DOI: 10.1007/978-3-319-70407-4_36.</w:t>
      </w:r>
    </w:p>
    <w:p w14:paraId="33148B86" w14:textId="77777777" w:rsidR="00452476" w:rsidRPr="00452476" w:rsidRDefault="00452476" w:rsidP="00452476">
      <w:pPr>
        <w:pStyle w:val="Bibliography"/>
      </w:pPr>
      <w:r w:rsidRPr="00452476">
        <w:t xml:space="preserve">ORCID. </w:t>
      </w:r>
      <w:r w:rsidRPr="00452476">
        <w:rPr>
          <w:i/>
          <w:iCs/>
        </w:rPr>
        <w:t>Available at</w:t>
      </w:r>
      <w:r w:rsidRPr="00452476">
        <w:t xml:space="preserve"> </w:t>
      </w:r>
      <w:r w:rsidRPr="00452476">
        <w:rPr>
          <w:i/>
          <w:iCs/>
        </w:rPr>
        <w:t>https://orcid.org/</w:t>
      </w:r>
      <w:r w:rsidRPr="00452476">
        <w:t xml:space="preserve"> (accessed November 27, 2018).</w:t>
      </w:r>
    </w:p>
    <w:p w14:paraId="363967AD" w14:textId="77777777" w:rsidR="00452476" w:rsidRPr="00452476" w:rsidRDefault="00452476" w:rsidP="00452476">
      <w:pPr>
        <w:pStyle w:val="Bibliography"/>
      </w:pPr>
      <w:r w:rsidRPr="00452476">
        <w:t xml:space="preserve">Page RD. 2011. Extracting scientific articles from a large digital archive: BioStor and the Biodiversity Heritage Library. </w:t>
      </w:r>
      <w:r w:rsidRPr="00452476">
        <w:rPr>
          <w:i/>
          <w:iCs/>
        </w:rPr>
        <w:t>BMC Bioinformatics</w:t>
      </w:r>
      <w:r w:rsidRPr="00452476">
        <w:t xml:space="preserve"> 12:187. DOI: 10.1186/1471-2105-12-187.</w:t>
      </w:r>
    </w:p>
    <w:p w14:paraId="534B2313" w14:textId="77777777" w:rsidR="00452476" w:rsidRPr="00452476" w:rsidRDefault="00452476" w:rsidP="00452476">
      <w:pPr>
        <w:pStyle w:val="Bibliography"/>
      </w:pPr>
      <w:r w:rsidRPr="00452476">
        <w:t xml:space="preserve">Page RDM. 2013. BioNames: linking taxonomy, texts, and trees. </w:t>
      </w:r>
      <w:r w:rsidRPr="00452476">
        <w:rPr>
          <w:i/>
          <w:iCs/>
        </w:rPr>
        <w:t>PeerJ</w:t>
      </w:r>
      <w:r w:rsidRPr="00452476">
        <w:t xml:space="preserve"> 1:e190. DOI: 10.7717/peerj.190.</w:t>
      </w:r>
    </w:p>
    <w:p w14:paraId="048D77D5" w14:textId="77777777" w:rsidR="00452476" w:rsidRPr="00452476" w:rsidRDefault="00452476" w:rsidP="00452476">
      <w:pPr>
        <w:pStyle w:val="Bibliography"/>
      </w:pPr>
      <w:r w:rsidRPr="00452476">
        <w:lastRenderedPageBreak/>
        <w:t xml:space="preserve">Page RDM. 2016a. Towards a biodiversity knowledge graph. </w:t>
      </w:r>
      <w:r w:rsidRPr="00452476">
        <w:rPr>
          <w:i/>
          <w:iCs/>
        </w:rPr>
        <w:t>Research Ideas and Outcomes</w:t>
      </w:r>
      <w:r w:rsidRPr="00452476">
        <w:t xml:space="preserve"> 2:e8767. DOI: 10.3897/rio.2.e8767.</w:t>
      </w:r>
    </w:p>
    <w:p w14:paraId="423AD762" w14:textId="77777777" w:rsidR="00452476" w:rsidRPr="00452476" w:rsidRDefault="00452476" w:rsidP="00452476">
      <w:pPr>
        <w:pStyle w:val="Bibliography"/>
      </w:pPr>
      <w:r w:rsidRPr="00452476">
        <w:t xml:space="preserve">Page RDM. 2016b. DNA barcoding and taxonomy: dark taxa and dark texts. </w:t>
      </w:r>
      <w:r w:rsidRPr="00452476">
        <w:rPr>
          <w:i/>
          <w:iCs/>
        </w:rPr>
        <w:t>Phil. Trans. R. Soc. B</w:t>
      </w:r>
      <w:r w:rsidRPr="00452476">
        <w:t xml:space="preserve"> 371:20150334. DOI: 10.1098/rstb.2015.0334.</w:t>
      </w:r>
    </w:p>
    <w:p w14:paraId="66659C7F" w14:textId="77777777" w:rsidR="00452476" w:rsidRPr="00452476" w:rsidRDefault="00452476" w:rsidP="00452476">
      <w:pPr>
        <w:pStyle w:val="Bibliography"/>
      </w:pPr>
      <w:r w:rsidRPr="00452476">
        <w:t xml:space="preserve">Pullen KR, Jennings D, Oberprieler RG. 2014. Annotated catalogue of Australian weevils (Coleoptera: Curculionoidea). </w:t>
      </w:r>
      <w:r w:rsidRPr="00452476">
        <w:rPr>
          <w:i/>
          <w:iCs/>
        </w:rPr>
        <w:t>Zootaxa</w:t>
      </w:r>
      <w:r w:rsidRPr="00452476">
        <w:t xml:space="preserve"> 3896:1. DOI: 10.11646/zootaxa.3896.1.1.</w:t>
      </w:r>
    </w:p>
    <w:p w14:paraId="6331A26E" w14:textId="77777777" w:rsidR="00452476" w:rsidRPr="00452476" w:rsidRDefault="00452476" w:rsidP="00452476">
      <w:pPr>
        <w:pStyle w:val="Bibliography"/>
      </w:pPr>
      <w:r w:rsidRPr="00452476">
        <w:t>Quan DA, Karger R. 2004. How to make a semantic web browser. In: ACM Press,. DOI: 10.1145/988672.988707.</w:t>
      </w:r>
    </w:p>
    <w:p w14:paraId="02313E31" w14:textId="77777777" w:rsidR="00452476" w:rsidRPr="00452476" w:rsidRDefault="00452476" w:rsidP="00452476">
      <w:pPr>
        <w:pStyle w:val="Bibliography"/>
      </w:pPr>
      <w:r w:rsidRPr="00452476">
        <w:t xml:space="preserve">Riedel A, Tänzler R. 2016. Revision of the Australian species of the weevil genus Trigonopterus Fauvel. </w:t>
      </w:r>
      <w:r w:rsidRPr="00452476">
        <w:rPr>
          <w:i/>
          <w:iCs/>
        </w:rPr>
        <w:t>ZooKeys</w:t>
      </w:r>
      <w:r w:rsidRPr="00452476">
        <w:t xml:space="preserve"> 556:97–162. DOI: 10.3897/zookeys.556.6126.</w:t>
      </w:r>
    </w:p>
    <w:p w14:paraId="362B8451" w14:textId="77777777" w:rsidR="00452476" w:rsidRPr="00452476" w:rsidRDefault="00452476" w:rsidP="00452476">
      <w:pPr>
        <w:pStyle w:val="Bibliography"/>
      </w:pPr>
      <w:r w:rsidRPr="00452476">
        <w:t xml:space="preserve">Sangster G, Luksenburg JA. 2014. Declining Rates of Species Described per Taxonomist: Slowdown of Progress or a Side-effect of Improved Quality in Taxonomy? </w:t>
      </w:r>
      <w:r w:rsidRPr="00452476">
        <w:rPr>
          <w:i/>
          <w:iCs/>
        </w:rPr>
        <w:t>Systematic Biology</w:t>
      </w:r>
      <w:r w:rsidRPr="00452476">
        <w:t xml:space="preserve"> 64:144–151. DOI: 10.1093/sysbio/syu069.</w:t>
      </w:r>
    </w:p>
    <w:p w14:paraId="3E7FD8D7" w14:textId="77777777" w:rsidR="00452476" w:rsidRPr="00452476" w:rsidRDefault="00452476" w:rsidP="00452476">
      <w:pPr>
        <w:pStyle w:val="Bibliography"/>
      </w:pPr>
      <w:r w:rsidRPr="00452476">
        <w:t xml:space="preserve">Schema.org. </w:t>
      </w:r>
      <w:r w:rsidRPr="00452476">
        <w:rPr>
          <w:i/>
          <w:iCs/>
        </w:rPr>
        <w:t>Available at</w:t>
      </w:r>
      <w:r w:rsidRPr="00452476">
        <w:t xml:space="preserve"> </w:t>
      </w:r>
      <w:r w:rsidRPr="00452476">
        <w:rPr>
          <w:i/>
          <w:iCs/>
        </w:rPr>
        <w:t>https://schema.org/</w:t>
      </w:r>
      <w:r w:rsidRPr="00452476">
        <w:t xml:space="preserve"> (accessed December 3, 2018).</w:t>
      </w:r>
    </w:p>
    <w:p w14:paraId="49AE908A" w14:textId="77777777" w:rsidR="00452476" w:rsidRPr="00452476" w:rsidRDefault="00452476" w:rsidP="00452476">
      <w:pPr>
        <w:pStyle w:val="Bibliography"/>
      </w:pPr>
      <w:r w:rsidRPr="00452476">
        <w:t xml:space="preserve">Senderov V, Simov K, Franz N, Stoev P, Catapano T, Agosti D, Sautter G, Morris RA, Penev L. 2018. OpenBiodiv-O: ontology of the OpenBiodiv knowledge management system. </w:t>
      </w:r>
      <w:r w:rsidRPr="00452476">
        <w:rPr>
          <w:i/>
          <w:iCs/>
        </w:rPr>
        <w:t>Journal of Biomedical Semantics</w:t>
      </w:r>
      <w:r w:rsidRPr="00452476">
        <w:t xml:space="preserve"> 9. DOI: 10.1186/s13326-017-0174-5.</w:t>
      </w:r>
    </w:p>
    <w:p w14:paraId="48EBCF34" w14:textId="77777777" w:rsidR="00452476" w:rsidRPr="00452476" w:rsidRDefault="00452476" w:rsidP="00452476">
      <w:pPr>
        <w:pStyle w:val="Bibliography"/>
      </w:pPr>
      <w:r w:rsidRPr="00452476">
        <w:t xml:space="preserve">Shorthouse DP.Bloodhound. </w:t>
      </w:r>
      <w:r w:rsidRPr="00452476">
        <w:rPr>
          <w:i/>
          <w:iCs/>
        </w:rPr>
        <w:t>Available at</w:t>
      </w:r>
      <w:r w:rsidRPr="00452476">
        <w:t xml:space="preserve"> </w:t>
      </w:r>
      <w:r w:rsidRPr="00452476">
        <w:rPr>
          <w:i/>
          <w:iCs/>
        </w:rPr>
        <w:t>https://bloodhound.shorthouse.net</w:t>
      </w:r>
      <w:r w:rsidRPr="00452476">
        <w:t xml:space="preserve"> (accessed November 28, 2018).</w:t>
      </w:r>
    </w:p>
    <w:p w14:paraId="1978EC43" w14:textId="77777777" w:rsidR="00452476" w:rsidRPr="00452476" w:rsidRDefault="00452476" w:rsidP="00452476">
      <w:pPr>
        <w:pStyle w:val="Bibliography"/>
      </w:pPr>
      <w:r w:rsidRPr="00452476">
        <w:t xml:space="preserve">de Solla Price DJ. 1965. Networks of Scientific Papers. </w:t>
      </w:r>
      <w:r w:rsidRPr="00452476">
        <w:rPr>
          <w:i/>
          <w:iCs/>
        </w:rPr>
        <w:t>Science</w:t>
      </w:r>
      <w:r w:rsidRPr="00452476">
        <w:t xml:space="preserve"> 149:510–515. DOI: 10.1126/science.149.3683.510.</w:t>
      </w:r>
    </w:p>
    <w:p w14:paraId="4F0C8F2B" w14:textId="77777777" w:rsidR="00452476" w:rsidRPr="00452476" w:rsidRDefault="00452476" w:rsidP="00452476">
      <w:pPr>
        <w:pStyle w:val="Bibliography"/>
      </w:pPr>
      <w:r w:rsidRPr="00452476">
        <w:t xml:space="preserve">Stork NE, Grimbacher PS, Storey R, Oberprieler RG, Reid C, Slipinski SA. 2008. What determines whether a species of insect is described? Evidence from a study of tropical forest beetles. </w:t>
      </w:r>
      <w:r w:rsidRPr="00452476">
        <w:rPr>
          <w:i/>
          <w:iCs/>
        </w:rPr>
        <w:t>Insect Conservation and Diversity</w:t>
      </w:r>
      <w:r w:rsidRPr="00452476">
        <w:t xml:space="preserve"> 1:114–119. DOI: 10.1111/j.1752-4598.2008.00016.x.</w:t>
      </w:r>
    </w:p>
    <w:p w14:paraId="2FDD53BE" w14:textId="77777777" w:rsidR="00452476" w:rsidRPr="00452476" w:rsidRDefault="00452476" w:rsidP="00452476">
      <w:pPr>
        <w:pStyle w:val="Bibliography"/>
      </w:pPr>
      <w:r w:rsidRPr="00452476">
        <w:t xml:space="preserve">Tancoigne E, Ollivier G. 2017. Evaluating the progress and needs of taxonomy since the Convention on Biological Diversity: going beyond the rate of species description. </w:t>
      </w:r>
      <w:r w:rsidRPr="00452476">
        <w:rPr>
          <w:i/>
          <w:iCs/>
        </w:rPr>
        <w:t>Australian Systematic Botany</w:t>
      </w:r>
      <w:r w:rsidRPr="00452476">
        <w:t xml:space="preserve"> 30:326. DOI: 10.1071/sb16017.</w:t>
      </w:r>
    </w:p>
    <w:p w14:paraId="58E261CF" w14:textId="77777777" w:rsidR="00452476" w:rsidRPr="00452476" w:rsidRDefault="00452476" w:rsidP="00452476">
      <w:pPr>
        <w:pStyle w:val="Bibliography"/>
      </w:pPr>
      <w:r w:rsidRPr="00452476">
        <w:t xml:space="preserve">Verstak A, Acharya A, Suzuki H, Henderson S, Iakhiaev M, Lin CCY, Shetty N. 2014. On the Shoulders of Giants: The Growing Impact of Older Articles. </w:t>
      </w:r>
      <w:r w:rsidRPr="00452476">
        <w:rPr>
          <w:i/>
          <w:iCs/>
        </w:rPr>
        <w:t>arXiv:1411.0275 [cs]</w:t>
      </w:r>
      <w:r w:rsidRPr="00452476">
        <w:t>.</w:t>
      </w:r>
    </w:p>
    <w:p w14:paraId="7FCF2E78" w14:textId="77777777" w:rsidR="00452476" w:rsidRPr="00452476" w:rsidRDefault="00452476" w:rsidP="00452476">
      <w:pPr>
        <w:pStyle w:val="Bibliography"/>
      </w:pPr>
      <w:r w:rsidRPr="00452476">
        <w:t xml:space="preserve">Vicki Tardif Holland, Jason Johnson. 2014.Introducing “Role.” </w:t>
      </w:r>
      <w:r w:rsidRPr="00452476">
        <w:rPr>
          <w:i/>
          <w:iCs/>
        </w:rPr>
        <w:t>Available at</w:t>
      </w:r>
      <w:r w:rsidRPr="00452476">
        <w:t xml:space="preserve"> </w:t>
      </w:r>
      <w:r w:rsidRPr="00452476">
        <w:rPr>
          <w:i/>
          <w:iCs/>
        </w:rPr>
        <w:t>http://blog.schema.org/2014/06/introducing-role.html</w:t>
      </w:r>
      <w:r w:rsidRPr="00452476">
        <w:t xml:space="preserve"> (accessed November 29, 2018).</w:t>
      </w:r>
    </w:p>
    <w:p w14:paraId="4A369D7D" w14:textId="77777777" w:rsidR="00452476" w:rsidRPr="00452476" w:rsidRDefault="00452476" w:rsidP="00452476">
      <w:pPr>
        <w:pStyle w:val="Bibliography"/>
      </w:pPr>
      <w:r w:rsidRPr="00452476">
        <w:t xml:space="preserve">Vrandečić D, Krötzsch M. 2014. Wikidata. </w:t>
      </w:r>
      <w:r w:rsidRPr="00452476">
        <w:rPr>
          <w:i/>
          <w:iCs/>
        </w:rPr>
        <w:t>Communications of the ACM</w:t>
      </w:r>
      <w:r w:rsidRPr="00452476">
        <w:t xml:space="preserve"> 57:78–85. DOI: 10.1145/2629489.</w:t>
      </w:r>
    </w:p>
    <w:p w14:paraId="2C44B3D4" w14:textId="77777777" w:rsidR="00452476" w:rsidRPr="00452476" w:rsidRDefault="00452476" w:rsidP="00452476">
      <w:pPr>
        <w:pStyle w:val="Bibliography"/>
      </w:pPr>
      <w:r w:rsidRPr="00452476">
        <w:t xml:space="preserve">W3C SPARQL Working Group. 2013.SPARQL 1.1 Overview. </w:t>
      </w:r>
      <w:r w:rsidRPr="00452476">
        <w:rPr>
          <w:i/>
          <w:iCs/>
        </w:rPr>
        <w:t>Available at</w:t>
      </w:r>
      <w:r w:rsidRPr="00452476">
        <w:t xml:space="preserve"> </w:t>
      </w:r>
      <w:r w:rsidRPr="00452476">
        <w:rPr>
          <w:i/>
          <w:iCs/>
        </w:rPr>
        <w:t>https://www.w3.org/TR/sparql11-overview/</w:t>
      </w:r>
      <w:r w:rsidRPr="00452476">
        <w:t xml:space="preserve"> (accessed November 27, 2018).</w:t>
      </w:r>
    </w:p>
    <w:p w14:paraId="62B3A9AD" w14:textId="77777777" w:rsidR="00452476" w:rsidRPr="00452476" w:rsidRDefault="00452476" w:rsidP="00452476">
      <w:pPr>
        <w:pStyle w:val="Bibliography"/>
      </w:pPr>
      <w:r w:rsidRPr="00452476">
        <w:t xml:space="preserve">Wieczorek J, Bloom D, Guralnick R, Blum S, Döring M, Giovanni R, Robertson T, Vieglais D. 2012. Darwin Core: An Evolving Community-Developed Biodiversity Data Standard. </w:t>
      </w:r>
      <w:r w:rsidRPr="00452476">
        <w:rPr>
          <w:i/>
          <w:iCs/>
        </w:rPr>
        <w:t>PLoS ONE</w:t>
      </w:r>
      <w:r w:rsidRPr="00452476">
        <w:t xml:space="preserve"> 7:e29715. DOI: 10.1371/journal.pone.0029715.</w:t>
      </w:r>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2E930FFA" w14:textId="47476E0B" w:rsidR="007A27DE" w:rsidRDefault="007A27DE" w:rsidP="00B63346">
      <w:pPr>
        <w:pStyle w:val="Heading2"/>
      </w:pPr>
      <w:r>
        <w:lastRenderedPageBreak/>
        <w:t>Figure captions</w:t>
      </w:r>
    </w:p>
    <w:p w14:paraId="5B2089B7" w14:textId="77777777" w:rsidR="007A27DE" w:rsidRDefault="007A27DE" w:rsidP="007A27DE">
      <w:bookmarkStart w:id="0" w:name="_Ref531455821"/>
    </w:p>
    <w:p w14:paraId="1A5572C4" w14:textId="77777777" w:rsidR="007A27DE" w:rsidRDefault="007A27DE" w:rsidP="007A27DE">
      <w:r>
        <w:t xml:space="preserve">Figure </w:t>
      </w:r>
      <w:fldSimple w:instr=" SEQ Figure \* ARABIC ">
        <w:r>
          <w:rPr>
            <w:noProof/>
          </w:rPr>
          <w:t>1</w:t>
        </w:r>
      </w:fldSimple>
      <w:bookmarkEnd w:id="0"/>
      <w:r>
        <w:t xml:space="preserve">. The knowledge graph model used in Ozymandias. Nodes in the graph are represented by circles and are labelled with the </w:t>
      </w:r>
      <w:proofErr w:type="spellStart"/>
      <w:proofErr w:type="gramStart"/>
      <w:r w:rsidRPr="00402D01">
        <w:rPr>
          <w:i/>
        </w:rPr>
        <w:t>rdf:type</w:t>
      </w:r>
      <w:proofErr w:type="spellEnd"/>
      <w:proofErr w:type="gramEnd"/>
      <w:r>
        <w:t xml:space="preserve"> of that node. Nodes are connected by edges in the graph which are labelled by a term from a vocabulary, typically schema.org.</w:t>
      </w:r>
    </w:p>
    <w:p w14:paraId="1C8F31B8" w14:textId="77777777" w:rsidR="007A27DE" w:rsidRDefault="007A27DE" w:rsidP="007A27DE"/>
    <w:p w14:paraId="699F3A5F" w14:textId="77777777" w:rsidR="007A27DE" w:rsidRDefault="007A27DE" w:rsidP="007A27DE">
      <w:bookmarkStart w:id="1" w:name="_Ref531455805"/>
      <w:r>
        <w:t xml:space="preserve">Figure </w:t>
      </w:r>
      <w:fldSimple w:instr=" SEQ Figure \* ARABIC ">
        <w:r>
          <w:rPr>
            <w:noProof/>
          </w:rPr>
          <w:t>2</w:t>
        </w:r>
      </w:fldSimple>
      <w:bookmarkEnd w:id="1"/>
      <w:r>
        <w:t xml:space="preserve">. An example of modelling order of authorship using </w:t>
      </w:r>
      <w:proofErr w:type="spellStart"/>
      <w:proofErr w:type="gramStart"/>
      <w:r w:rsidRPr="003713AF">
        <w:rPr>
          <w:i/>
        </w:rPr>
        <w:t>schema:Role</w:t>
      </w:r>
      <w:proofErr w:type="spellEnd"/>
      <w:proofErr w:type="gramEnd"/>
      <w:r w:rsidRPr="003713AF">
        <w:rPr>
          <w:i/>
        </w:rPr>
        <w:t>.</w:t>
      </w:r>
      <w:r>
        <w:t xml:space="preserve"> Each author is linked to the article they authored via a </w:t>
      </w:r>
      <w:proofErr w:type="spellStart"/>
      <w:proofErr w:type="gramStart"/>
      <w:r w:rsidRPr="003713AF">
        <w:rPr>
          <w:i/>
        </w:rPr>
        <w:t>schema:Role</w:t>
      </w:r>
      <w:proofErr w:type="spellEnd"/>
      <w:proofErr w:type="gramEnd"/>
      <w:r>
        <w:t xml:space="preserve"> node, which specifies the order of authorship for each author. In this example, “B Y Main” is the first author, “L W </w:t>
      </w:r>
      <w:proofErr w:type="spellStart"/>
      <w:r>
        <w:t>Popple</w:t>
      </w:r>
      <w:proofErr w:type="spellEnd"/>
      <w:r>
        <w:t>” is the second author.</w:t>
      </w:r>
    </w:p>
    <w:p w14:paraId="74C04C64" w14:textId="77777777" w:rsidR="007A27DE" w:rsidRDefault="007A27DE" w:rsidP="007A27DE"/>
    <w:p w14:paraId="6FE8AC76" w14:textId="77777777" w:rsidR="007A27DE" w:rsidRDefault="007A27DE" w:rsidP="007A27DE">
      <w:bookmarkStart w:id="2" w:name="_Ref531455791"/>
      <w:r>
        <w:t xml:space="preserve">Figure </w:t>
      </w:r>
      <w:fldSimple w:instr=" SEQ Figure \* ARABIC ">
        <w:r>
          <w:rPr>
            <w:noProof/>
          </w:rPr>
          <w:t>3</w:t>
        </w:r>
      </w:fldSimple>
      <w:bookmarkEnd w:id="2"/>
      <w:r>
        <w:t xml:space="preserve">. </w:t>
      </w:r>
      <w:r w:rsidRPr="00C528EF">
        <w:t xml:space="preserve">Storing identifiers using </w:t>
      </w:r>
      <w:proofErr w:type="spellStart"/>
      <w:proofErr w:type="gramStart"/>
      <w:r w:rsidRPr="00D9646C">
        <w:rPr>
          <w:i/>
        </w:rPr>
        <w:t>schema:PropertyValue</w:t>
      </w:r>
      <w:proofErr w:type="spellEnd"/>
      <w:proofErr w:type="gramEnd"/>
      <w:r w:rsidRPr="00C528EF">
        <w:t xml:space="preserve">. The work has two identifiers, a DOI https://doi.org/10.5134/176044 and a Handle https://hdl.handle.net/2433/176044. These are stored as </w:t>
      </w:r>
      <w:proofErr w:type="spellStart"/>
      <w:proofErr w:type="gramStart"/>
      <w:r w:rsidRPr="00D9646C">
        <w:rPr>
          <w:i/>
        </w:rPr>
        <w:t>schema:PropertyValue</w:t>
      </w:r>
      <w:proofErr w:type="spellEnd"/>
      <w:proofErr w:type="gramEnd"/>
      <w:r w:rsidRPr="00C528EF">
        <w:t xml:space="preserve"> pairs.</w:t>
      </w:r>
    </w:p>
    <w:p w14:paraId="04214815" w14:textId="77777777" w:rsidR="007A27DE" w:rsidRDefault="007A27DE" w:rsidP="007A27DE"/>
    <w:p w14:paraId="7EC91B17" w14:textId="77777777" w:rsidR="007A27DE" w:rsidRDefault="007A27DE" w:rsidP="007A27DE">
      <w:bookmarkStart w:id="3" w:name="_Ref531455869"/>
      <w:r>
        <w:t xml:space="preserve">Figure </w:t>
      </w:r>
      <w:fldSimple w:instr=" SEQ Figure \* ARABIC ">
        <w:r>
          <w:rPr>
            <w:noProof/>
          </w:rPr>
          <w:t>4</w:t>
        </w:r>
      </w:fldSimple>
      <w:bookmarkEnd w:id="3"/>
      <w:r>
        <w:t xml:space="preserve">. Matching author records in two different databases. In this </w:t>
      </w:r>
      <w:proofErr w:type="gramStart"/>
      <w:r>
        <w:t>example</w:t>
      </w:r>
      <w:proofErr w:type="gramEnd"/>
      <w:r>
        <w:t xml:space="preserve"> the article with DOI 10.11646/zootaxa.4001.1.1 occurs in both Ozymandias (OZ) and ORCID. Using a SPARQL query we retrieve the name of the second author in the two databases: “L W </w:t>
      </w:r>
      <w:proofErr w:type="spellStart"/>
      <w:r>
        <w:t>Popple</w:t>
      </w:r>
      <w:proofErr w:type="spellEnd"/>
      <w:r>
        <w:t xml:space="preserve">” in Ozymandias and “Lindsay W </w:t>
      </w:r>
      <w:proofErr w:type="spellStart"/>
      <w:r>
        <w:t>Popple</w:t>
      </w:r>
      <w:proofErr w:type="spellEnd"/>
      <w:r>
        <w:t xml:space="preserve">” in ORCID. Given the similarity in the names, we conclude that the two authors are the same, and we can assign the ORCID for Lindsay W </w:t>
      </w:r>
      <w:proofErr w:type="spellStart"/>
      <w:r>
        <w:t>Popple</w:t>
      </w:r>
      <w:proofErr w:type="spellEnd"/>
      <w:r>
        <w:t xml:space="preserve"> (https://orcid.org/0000-0001-8630-3114) to “L W </w:t>
      </w:r>
      <w:proofErr w:type="spellStart"/>
      <w:r>
        <w:t>Popple</w:t>
      </w:r>
      <w:proofErr w:type="spellEnd"/>
      <w:r>
        <w:t>” in Ozymandias.</w:t>
      </w:r>
    </w:p>
    <w:p w14:paraId="1937FCB6" w14:textId="77777777" w:rsidR="007A27DE" w:rsidRDefault="007A27DE" w:rsidP="007A27DE"/>
    <w:p w14:paraId="13E69196" w14:textId="3EA4E694" w:rsidR="007A27DE" w:rsidRDefault="007A27DE" w:rsidP="007A27DE">
      <w:bookmarkStart w:id="4" w:name="_Ref531455916"/>
      <w:r>
        <w:t xml:space="preserve">Figure </w:t>
      </w:r>
      <w:fldSimple w:instr=" SEQ Figure \* ARABIC ">
        <w:r>
          <w:rPr>
            <w:noProof/>
          </w:rPr>
          <w:t>5</w:t>
        </w:r>
      </w:fldSimple>
      <w:bookmarkEnd w:id="4"/>
      <w:r>
        <w:t xml:space="preserve">.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s displays the identifier for </w:t>
      </w:r>
      <w:proofErr w:type="spellStart"/>
      <w:r>
        <w:t>Wikidata</w:t>
      </w:r>
      <w:proofErr w:type="spellEnd"/>
      <w:r>
        <w:t xml:space="preserve"> item that corresponds to this article. To view this page live go to </w:t>
      </w:r>
      <w:hyperlink r:id="rId9" w:history="1">
        <w:r w:rsidRPr="0083550C">
          <w:rPr>
            <w:rStyle w:val="Hyperlink"/>
          </w:rPr>
          <w:t>https://ozymandias-demo.herokuapp.com/?uri=https://biodiversity.org.au/afd/publication/3e0c1402-de05-4227-9df3-803e68300623</w:t>
        </w:r>
      </w:hyperlink>
      <w:r>
        <w:t>.</w:t>
      </w:r>
    </w:p>
    <w:p w14:paraId="36DED7B9" w14:textId="77777777" w:rsidR="007A27DE" w:rsidRDefault="007A27DE" w:rsidP="007A27DE"/>
    <w:p w14:paraId="6B1D017C" w14:textId="77777777" w:rsidR="007A27DE" w:rsidRDefault="007A27DE" w:rsidP="007A27DE">
      <w:bookmarkStart w:id="5" w:name="_Ref531455953"/>
      <w:r>
        <w:t xml:space="preserve">Figure </w:t>
      </w:r>
      <w:fldSimple w:instr=" SEQ Figure \* ARABIC ">
        <w:r>
          <w:rPr>
            <w:noProof/>
          </w:rPr>
          <w:t>6</w:t>
        </w:r>
      </w:fldSimple>
      <w:bookmarkEnd w:id="5"/>
      <w:r>
        <w:t xml:space="preserve">. Information about an author displayed in Ozymandias. The left column lists the author’s publications, the middle column uses the knowledge graph to identify </w:t>
      </w:r>
      <w:proofErr w:type="spellStart"/>
      <w:r>
        <w:t>coauthors</w:t>
      </w:r>
      <w:proofErr w:type="spellEnd"/>
      <w:r>
        <w:t xml:space="preserve">, venues for publication, and the taxonomic expertise of the author, the right column displays information from external sources. To view live go to </w:t>
      </w:r>
      <w:hyperlink r:id="rId10" w:history="1">
        <w:r w:rsidRPr="0083550C">
          <w:rPr>
            <w:rStyle w:val="Hyperlink"/>
          </w:rPr>
          <w:t>https://ozymandias-demo.herokuapp.com/?uri=https://biodiversity.org.au/afd/publication/%23creator/l-w-popple</w:t>
        </w:r>
      </w:hyperlink>
      <w:r>
        <w:t>.</w:t>
      </w:r>
    </w:p>
    <w:p w14:paraId="1E06B804" w14:textId="77777777" w:rsidR="007A27DE" w:rsidRDefault="007A27DE" w:rsidP="007A27DE"/>
    <w:p w14:paraId="7B7EBB2D" w14:textId="77777777" w:rsidR="007A27DE" w:rsidRDefault="007A27DE" w:rsidP="007A27DE">
      <w:bookmarkStart w:id="6" w:name="_Ref531455987"/>
      <w:r>
        <w:t xml:space="preserve">Figure </w:t>
      </w:r>
      <w:fldSimple w:instr=" SEQ Figure \* ARABIC ">
        <w:r>
          <w:rPr>
            <w:noProof/>
          </w:rPr>
          <w:t>7</w:t>
        </w:r>
      </w:fldSimple>
      <w:bookmarkEnd w:id="6"/>
      <w:r>
        <w:t xml:space="preserve">. Information about the genus </w:t>
      </w:r>
      <w:proofErr w:type="spellStart"/>
      <w:r w:rsidRPr="00A11C8A">
        <w:rPr>
          <w:i/>
        </w:rPr>
        <w:t>Acupalpa</w:t>
      </w:r>
      <w:proofErr w:type="spellEnd"/>
      <w:r>
        <w:t xml:space="preserve"> </w:t>
      </w:r>
      <w:proofErr w:type="spellStart"/>
      <w:r>
        <w:t>Kröber</w:t>
      </w:r>
      <w:proofErr w:type="spellEnd"/>
      <w:r>
        <w:t xml:space="preserve">, 1912 displayed in Ozymandias. The display includes the species in the genus, details about the publication of the name </w:t>
      </w:r>
      <w:proofErr w:type="spellStart"/>
      <w:proofErr w:type="gramStart"/>
      <w:r w:rsidRPr="00A11C8A">
        <w:rPr>
          <w:i/>
        </w:rPr>
        <w:t>Acupalpa</w:t>
      </w:r>
      <w:proofErr w:type="spellEnd"/>
      <w:r>
        <w:t xml:space="preserve"> ,</w:t>
      </w:r>
      <w:proofErr w:type="gramEnd"/>
      <w:r>
        <w:t xml:space="preserve"> and a link to the taxon in GBIF. Live version at </w:t>
      </w:r>
      <w:hyperlink r:id="rId11" w:history="1">
        <w:r w:rsidRPr="0083550C">
          <w:rPr>
            <w:rStyle w:val="Hyperlink"/>
          </w:rPr>
          <w:t>https://ozymandias-demo.herokuapp.com/?uri=https://bie.ala.org.au/species/urn:lsid:biodiversity.org.au:afd.taxon:111fc7e9-0265-453e-8e60-1761e42efc9a</w:t>
        </w:r>
      </w:hyperlink>
      <w:r>
        <w:t>.</w:t>
      </w:r>
    </w:p>
    <w:p w14:paraId="52CEDE18" w14:textId="77777777" w:rsidR="007A27DE" w:rsidRDefault="007A27DE" w:rsidP="007A27DE"/>
    <w:p w14:paraId="69C74A02" w14:textId="77777777" w:rsidR="007A27DE" w:rsidRDefault="007A27DE" w:rsidP="007A27DE">
      <w:bookmarkStart w:id="7" w:name="_Ref531456022"/>
      <w:r>
        <w:t xml:space="preserve">Figure </w:t>
      </w:r>
      <w:fldSimple w:instr=" SEQ Figure \* ARABIC ">
        <w:r>
          <w:rPr>
            <w:noProof/>
          </w:rPr>
          <w:t>8</w:t>
        </w:r>
      </w:fldSimple>
      <w:bookmarkEnd w:id="7"/>
      <w:r>
        <w:t xml:space="preserve">. Augmenting data using knowledge graph. The Atlas of Living Australia did not have an image for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xml:space="preserve"> at the time it was harvested by Ozymandias, hence the “?” displayed in the square in the left column. However, the original description of that species did include images which are available in the Biodiversity Literature Repository, and hence are displayed by Ozymandias in the middle column. Live example </w:t>
      </w:r>
      <w:hyperlink r:id="rId12" w:history="1">
        <w:r w:rsidRPr="0083550C">
          <w:rPr>
            <w:rStyle w:val="Hyperlink"/>
          </w:rPr>
          <w:t>https://ozymandias-demo.herokuapp.com/?uri=https://bie.ala.org.au/species/urn:lsid:biodiversity.org.au:afd.taxon:14feec1f-9d2a-496b-9b98-ec691289b5ce</w:t>
        </w:r>
      </w:hyperlink>
      <w:r>
        <w:t>.</w:t>
      </w:r>
    </w:p>
    <w:p w14:paraId="478F9155" w14:textId="77777777" w:rsidR="007A27DE" w:rsidRDefault="007A27DE" w:rsidP="007A27DE"/>
    <w:p w14:paraId="6D6A485F" w14:textId="77777777" w:rsidR="007A27DE" w:rsidRDefault="007A27DE" w:rsidP="007A27DE">
      <w:bookmarkStart w:id="8" w:name="_Ref531456074"/>
      <w:r>
        <w:t xml:space="preserve">Figure </w:t>
      </w:r>
      <w:fldSimple w:instr=" SEQ Figure \* ARABIC ">
        <w:r>
          <w:rPr>
            <w:noProof/>
          </w:rPr>
          <w:t>9</w:t>
        </w:r>
      </w:fldSimple>
      <w:bookmarkEnd w:id="8"/>
      <w:r>
        <w:t xml:space="preserve">. Plot of publications over time. As well as the total number of publications for each year, the chart shows the numbers of publications that have a digital identifier (DOI, </w:t>
      </w:r>
      <w:proofErr w:type="spellStart"/>
      <w:r>
        <w:t>BioStor</w:t>
      </w:r>
      <w:proofErr w:type="spellEnd"/>
      <w:r>
        <w:t>, or JSTOR) or have a PDF available online.</w:t>
      </w:r>
    </w:p>
    <w:p w14:paraId="571D716F" w14:textId="77777777" w:rsidR="007A27DE" w:rsidRDefault="007A27DE" w:rsidP="007A27DE"/>
    <w:p w14:paraId="482BD160" w14:textId="49F6146B" w:rsidR="007A27DE" w:rsidRDefault="007A27DE" w:rsidP="007A27DE">
      <w:bookmarkStart w:id="9" w:name="_Ref531455641"/>
      <w:r>
        <w:t xml:space="preserve">Figure </w:t>
      </w:r>
      <w:fldSimple w:instr=" SEQ Figure \* ARABIC ">
        <w:r>
          <w:rPr>
            <w:noProof/>
          </w:rPr>
          <w:t>10</w:t>
        </w:r>
      </w:fldSimple>
      <w:bookmarkEnd w:id="9"/>
      <w:r>
        <w:t xml:space="preserve">. Patterns of publication of taxonomic work on Australian animals 1820-2020. </w:t>
      </w:r>
      <w:r w:rsidR="00A55780">
        <w:t xml:space="preserve">For each journal </w:t>
      </w:r>
      <w:proofErr w:type="spellStart"/>
      <w:r w:rsidR="00A55780">
        <w:t>sparklines</w:t>
      </w:r>
      <w:proofErr w:type="spellEnd"/>
      <w:r w:rsidR="00A55780">
        <w:t xml:space="preserve"> depict </w:t>
      </w:r>
      <w:r>
        <w:t xml:space="preserve">the numbers of publications for each. </w:t>
      </w:r>
      <w:r w:rsidR="00C3191E">
        <w:t xml:space="preserve">Non-Australian </w:t>
      </w:r>
      <w:r w:rsidR="00A55780">
        <w:t xml:space="preserve">journals are highlighted with a grey background. </w:t>
      </w:r>
      <w:r>
        <w:t xml:space="preserve">The 19th and early 20th centuries are dominated by European journals, by the mid 20th century most taxonomy was published in Australian journals, more recently international journals such as </w:t>
      </w:r>
      <w:proofErr w:type="spellStart"/>
      <w:r w:rsidRPr="00D9646C">
        <w:rPr>
          <w:i/>
        </w:rPr>
        <w:t>Zootaxa</w:t>
      </w:r>
      <w:proofErr w:type="spellEnd"/>
      <w:r>
        <w:t xml:space="preserve"> are increasingly important.</w:t>
      </w:r>
    </w:p>
    <w:p w14:paraId="1F9592C2" w14:textId="77777777" w:rsidR="007A27DE" w:rsidRDefault="007A27DE" w:rsidP="007A27DE">
      <w:bookmarkStart w:id="10" w:name="_GoBack"/>
      <w:bookmarkEnd w:id="10"/>
    </w:p>
    <w:p w14:paraId="2F201CDF" w14:textId="77777777" w:rsidR="007A27DE" w:rsidRDefault="007A27DE" w:rsidP="007A27DE">
      <w:bookmarkStart w:id="11" w:name="_Ref531455463"/>
      <w:r w:rsidRPr="00D9646C">
        <w:t>Figure</w:t>
      </w:r>
      <w:r>
        <w:t xml:space="preserve"> </w:t>
      </w:r>
      <w:fldSimple w:instr=" SEQ Figure \* ARABIC ">
        <w:r>
          <w:rPr>
            <w:noProof/>
          </w:rPr>
          <w:t>11</w:t>
        </w:r>
      </w:fldSimple>
      <w:bookmarkEnd w:id="11"/>
      <w:r>
        <w:t>. Dates of publication of works cited against the date of publication of the cited work. Each point represents the (</w:t>
      </w:r>
      <w:r w:rsidRPr="00D9646C">
        <w:rPr>
          <w:i/>
        </w:rPr>
        <w:t>x</w:t>
      </w:r>
      <w:r>
        <w:t xml:space="preserve">, </w:t>
      </w:r>
      <w:r w:rsidRPr="00D9646C">
        <w:rPr>
          <w:i/>
        </w:rPr>
        <w:t>y</w:t>
      </w:r>
      <w:r>
        <w:t xml:space="preserve">) pair (publication date, cited publication date). All cited works must, by definition, be published in the same year or earlier, and hence the points fall on or below the diagonal. The few points that are above the diagonal represent errors in </w:t>
      </w:r>
      <w:proofErr w:type="spellStart"/>
      <w:r>
        <w:t>CrossRef’s</w:t>
      </w:r>
      <w:proofErr w:type="spellEnd"/>
      <w:r>
        <w:t xml:space="preserve"> metadata.</w:t>
      </w:r>
    </w:p>
    <w:p w14:paraId="7E005772" w14:textId="77777777" w:rsidR="007A27DE" w:rsidRDefault="007A27DE" w:rsidP="007A27DE"/>
    <w:p w14:paraId="5D591259" w14:textId="77777777" w:rsidR="007A27DE" w:rsidRDefault="007A27DE" w:rsidP="007A27DE">
      <w:bookmarkStart w:id="12" w:name="_Ref531455572"/>
      <w:r>
        <w:t xml:space="preserve">Figure </w:t>
      </w:r>
      <w:fldSimple w:instr=" SEQ Figure \* ARABIC ">
        <w:r>
          <w:rPr>
            <w:noProof/>
          </w:rPr>
          <w:t>12</w:t>
        </w:r>
      </w:fldSimple>
      <w:bookmarkEnd w:id="12"/>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0F6DAFD6" w14:textId="77777777" w:rsidR="007A27DE" w:rsidRDefault="007A27DE" w:rsidP="007A27DE"/>
    <w:p w14:paraId="4B8E63FC" w14:textId="77777777" w:rsidR="007A27DE" w:rsidRDefault="007A27DE" w:rsidP="007A27DE">
      <w:bookmarkStart w:id="13" w:name="_Ref531456130"/>
      <w:r>
        <w:t xml:space="preserve">Figure </w:t>
      </w:r>
      <w:fldSimple w:instr=" SEQ Figure \* ARABIC ">
        <w:r>
          <w:rPr>
            <w:noProof/>
          </w:rPr>
          <w:t>13</w:t>
        </w:r>
      </w:fldSimple>
      <w:bookmarkEnd w:id="13"/>
      <w:r>
        <w:t xml:space="preserve">. Plot of the history of species discovery for Australian snails in the family </w:t>
      </w:r>
      <w:proofErr w:type="spellStart"/>
      <w:r>
        <w:t>Camaenidae</w:t>
      </w:r>
      <w:proofErr w:type="spellEnd"/>
      <w:r>
        <w:t xml:space="preserve">. The solid line is the cumulative number of </w:t>
      </w:r>
      <w:proofErr w:type="spellStart"/>
      <w:r>
        <w:t>camaenid</w:t>
      </w:r>
      <w:proofErr w:type="spellEnd"/>
      <w:r>
        <w:t xml:space="preserve"> species that are currently accepted. The vertical bars record the number of new </w:t>
      </w:r>
      <w:proofErr w:type="spellStart"/>
      <w:r>
        <w:t>camaenid</w:t>
      </w:r>
      <w:proofErr w:type="spellEnd"/>
      <w:r>
        <w:t xml:space="preserve"> species names published each year. In contrast to the weevils (Fig. weevils) new </w:t>
      </w:r>
      <w:proofErr w:type="spellStart"/>
      <w:r>
        <w:t>Camaenidae</w:t>
      </w:r>
      <w:proofErr w:type="spellEnd"/>
      <w:r>
        <w:t xml:space="preserve"> species are continuing to be discovered.</w:t>
      </w:r>
    </w:p>
    <w:p w14:paraId="7DFF7091" w14:textId="77777777" w:rsidR="007A27DE" w:rsidRDefault="007A27DE" w:rsidP="007A27DE"/>
    <w:p w14:paraId="309E9762" w14:textId="77777777" w:rsidR="007A27DE" w:rsidRDefault="007A27DE" w:rsidP="007A27DE"/>
    <w:p w14:paraId="41A697F3" w14:textId="77777777" w:rsidR="007A27DE" w:rsidRDefault="007A27DE" w:rsidP="007A27DE"/>
    <w:p w14:paraId="17031C88" w14:textId="77777777" w:rsidR="007A27DE" w:rsidRDefault="007A27DE" w:rsidP="007A27DE"/>
    <w:p w14:paraId="50BD072D" w14:textId="77777777" w:rsidR="007A27DE" w:rsidRDefault="007A27DE" w:rsidP="007A27DE"/>
    <w:p w14:paraId="103F8547" w14:textId="77777777" w:rsidR="007A27DE" w:rsidRDefault="007A27DE" w:rsidP="007A27DE"/>
    <w:p w14:paraId="1DE42A58" w14:textId="75F119C7" w:rsidR="00B63346" w:rsidRPr="007A27DE" w:rsidRDefault="00B63346" w:rsidP="007A27DE">
      <w:pPr>
        <w:spacing w:line="480" w:lineRule="atLeast"/>
        <w:jc w:val="both"/>
        <w:rPr>
          <w:rFonts w:ascii="Arial" w:hAnsi="Arial" w:cs="Avenir Next Regular"/>
          <w:b/>
          <w:sz w:val="28"/>
          <w:szCs w:val="48"/>
        </w:rPr>
      </w:pPr>
    </w:p>
    <w:sectPr w:rsidR="00B63346" w:rsidRPr="007A27DE">
      <w:footerReference w:type="default" r:id="rId13"/>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670B7" w14:textId="77777777" w:rsidR="00246C2F" w:rsidRDefault="00246C2F">
      <w:pPr>
        <w:spacing w:line="240" w:lineRule="auto"/>
      </w:pPr>
      <w:r>
        <w:separator/>
      </w:r>
    </w:p>
  </w:endnote>
  <w:endnote w:type="continuationSeparator" w:id="0">
    <w:p w14:paraId="1D60F9FB" w14:textId="77777777" w:rsidR="00246C2F" w:rsidRDefault="00246C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roman"/>
    <w:pitch w:val="fixed"/>
    <w:sig w:usb0="00000003" w:usb1="00000000" w:usb2="00000000" w:usb3="00000000" w:csb0="00000001" w:csb1="00000000"/>
  </w:font>
  <w:font w:name="PingFang SC Regular">
    <w:charset w:val="86"/>
    <w:family w:val="swiss"/>
    <w:pitch w:val="variable"/>
    <w:sig w:usb0="A00002FF" w:usb1="7ACFFDFB" w:usb2="00000016" w:usb3="00000000" w:csb0="001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452476" w:rsidRDefault="00452476">
    <w:pPr>
      <w:jc w:val="right"/>
    </w:pPr>
    <w:r>
      <w:fldChar w:fldCharType="begin"/>
    </w:r>
    <w:r>
      <w:instrText>PAGE \* MERGEFORMAT</w:instrText>
    </w:r>
    <w:r>
      <w:fldChar w:fldCharType="separate"/>
    </w:r>
    <w:r w:rsidR="00C3191E">
      <w:rPr>
        <w:noProof/>
      </w:rPr>
      <w:t>1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452476" w:rsidRDefault="00452476">
    <w:pPr>
      <w:jc w:val="right"/>
    </w:pPr>
    <w:r>
      <w:fldChar w:fldCharType="begin"/>
    </w:r>
    <w:r>
      <w:instrText>PAGE \* MERGEFORMAT</w:instrText>
    </w:r>
    <w:r>
      <w:fldChar w:fldCharType="separate"/>
    </w:r>
    <w:r w:rsidR="00C3191E">
      <w:rPr>
        <w:noProof/>
      </w:rPr>
      <w:t>16</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452476" w:rsidRDefault="00452476">
    <w:pPr>
      <w:jc w:val="right"/>
    </w:pPr>
    <w:r>
      <w:fldChar w:fldCharType="begin"/>
    </w:r>
    <w:r>
      <w:instrText>PAGE \* MERGEFORMAT</w:instrText>
    </w:r>
    <w:r>
      <w:fldChar w:fldCharType="separate"/>
    </w:r>
    <w:r w:rsidR="00A55780">
      <w:rPr>
        <w:noProof/>
      </w:rPr>
      <w:t>2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D372F8" w14:textId="77777777" w:rsidR="00246C2F" w:rsidRDefault="00246C2F">
      <w:pPr>
        <w:spacing w:line="240" w:lineRule="auto"/>
      </w:pPr>
      <w:r>
        <w:separator/>
      </w:r>
    </w:p>
  </w:footnote>
  <w:footnote w:type="continuationSeparator" w:id="0">
    <w:p w14:paraId="56BD555C" w14:textId="77777777" w:rsidR="00246C2F" w:rsidRDefault="00246C2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F168F"/>
    <w:rsid w:val="00112381"/>
    <w:rsid w:val="00175173"/>
    <w:rsid w:val="00246C2F"/>
    <w:rsid w:val="002545C5"/>
    <w:rsid w:val="002562E2"/>
    <w:rsid w:val="002F5911"/>
    <w:rsid w:val="00321C25"/>
    <w:rsid w:val="00337803"/>
    <w:rsid w:val="00356CEB"/>
    <w:rsid w:val="003713AF"/>
    <w:rsid w:val="00402D01"/>
    <w:rsid w:val="00452476"/>
    <w:rsid w:val="00480AFC"/>
    <w:rsid w:val="0054724B"/>
    <w:rsid w:val="00603CBD"/>
    <w:rsid w:val="0065360F"/>
    <w:rsid w:val="00683DDC"/>
    <w:rsid w:val="006A198B"/>
    <w:rsid w:val="006A7FB2"/>
    <w:rsid w:val="006F6141"/>
    <w:rsid w:val="00763D97"/>
    <w:rsid w:val="00791440"/>
    <w:rsid w:val="00796601"/>
    <w:rsid w:val="007A27DE"/>
    <w:rsid w:val="008B5D61"/>
    <w:rsid w:val="008C10E6"/>
    <w:rsid w:val="008F499C"/>
    <w:rsid w:val="008F6D98"/>
    <w:rsid w:val="009C2EE1"/>
    <w:rsid w:val="00A11C8A"/>
    <w:rsid w:val="00A33F2D"/>
    <w:rsid w:val="00A55780"/>
    <w:rsid w:val="00AA4EEA"/>
    <w:rsid w:val="00B11EC7"/>
    <w:rsid w:val="00B63346"/>
    <w:rsid w:val="00B855A9"/>
    <w:rsid w:val="00B94A6F"/>
    <w:rsid w:val="00C3191E"/>
    <w:rsid w:val="00C5659B"/>
    <w:rsid w:val="00D9646C"/>
    <w:rsid w:val="00E10F24"/>
    <w:rsid w:val="00E23F22"/>
    <w:rsid w:val="00E2452B"/>
    <w:rsid w:val="00E35B30"/>
    <w:rsid w:val="00F6506A"/>
    <w:rsid w:val="00FC36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zymandias-demo.herokuapp.com/?uri=https://bie.ala.org.au/species/urn:lsid:biodiversity.org.au:afd.taxon:111fc7e9-0265-453e-8e60-1761e42efc9a" TargetMode="External"/><Relationship Id="rId12" Type="http://schemas.openxmlformats.org/officeDocument/2006/relationships/hyperlink" Target="https://ozymandias-demo.herokuapp.com/?uri=https://bie.ala.org.au/species/urn:lsid:biodiversity.org.au:afd.taxon:14feec1f-9d2a-496b-9b98-ec691289b5ce" TargetMode="Externa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hyperlink" Target="https://github.com/rdmpage/ozymandias-demo" TargetMode="External"/><Relationship Id="rId8" Type="http://schemas.openxmlformats.org/officeDocument/2006/relationships/footer" Target="footer2.xml"/><Relationship Id="rId9" Type="http://schemas.openxmlformats.org/officeDocument/2006/relationships/hyperlink" Target="https://ozymandias-demo.herokuapp.com/?uri=https://biodiversity.org.au/afd/publication/3e0c1402-de05-4227-9df3-803e68300623" TargetMode="External"/><Relationship Id="rId10" Type="http://schemas.openxmlformats.org/officeDocument/2006/relationships/hyperlink" Target="https://ozymandias-demo.herokuapp.com/?uri=https://biodiversity.org.au/afd/publication/%23creator/l-w-pop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1</Pages>
  <Words>14999</Words>
  <Characters>85497</Characters>
  <Application>Microsoft Macintosh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0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5</cp:revision>
  <cp:lastPrinted>2018-12-03T12:13:00Z</cp:lastPrinted>
  <dcterms:created xsi:type="dcterms:W3CDTF">2018-12-15T18:49:00Z</dcterms:created>
  <dcterms:modified xsi:type="dcterms:W3CDTF">2018-12-1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2qBoOco7"/&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